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2B38A522"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xml:space="preserve">: Faga’alu,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rPr>
          <w:ins w:id="0"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1"/>
      <w:r w:rsidRPr="00F52D0A">
        <w:lastRenderedPageBreak/>
        <w:t>A</w:t>
      </w:r>
      <w:r w:rsidR="00F52D0A">
        <w:t>bstract</w:t>
      </w:r>
      <w:commentRangeEnd w:id="1"/>
      <w:r w:rsidR="00892963">
        <w:rPr>
          <w:rStyle w:val="CommentReference"/>
          <w:rFonts w:eastAsiaTheme="minorEastAsia" w:cstheme="minorBidi"/>
          <w:b w:val="0"/>
          <w:bCs w:val="0"/>
          <w:color w:val="auto"/>
        </w:rPr>
        <w:commentReference w:id="1"/>
      </w:r>
    </w:p>
    <w:p w14:paraId="7D048451" w14:textId="6A6A47D1" w:rsidR="00576BC7" w:rsidRDefault="009D1425" w:rsidP="001743A2">
      <w:pPr>
        <w:spacing w:after="0"/>
      </w:pPr>
      <w:r>
        <w:t>Circulation is</w:t>
      </w:r>
      <w:r w:rsidR="000A4C38">
        <w:t xml:space="preserve"> </w:t>
      </w:r>
      <w:r>
        <w:t xml:space="preserve">an </w:t>
      </w:r>
      <w:r w:rsidR="000A4C38">
        <w:t xml:space="preserve">important </w:t>
      </w:r>
      <w:r>
        <w:t xml:space="preserve">control on </w:t>
      </w:r>
      <w:r w:rsidR="000A4C38">
        <w:t xml:space="preserve">nutrient cycling, larval dispersal, </w:t>
      </w:r>
      <w:r>
        <w:t xml:space="preserve">and </w:t>
      </w:r>
      <w:r w:rsidR="000A4C38">
        <w:t xml:space="preserve">temperature variability, and understanding the impacts </w:t>
      </w:r>
      <w:r>
        <w:t>of</w:t>
      </w:r>
      <w:r w:rsidR="000A4C38">
        <w:t xml:space="preserve"> terrestrial sediment, nutrients, and contaminants</w:t>
      </w:r>
      <w:r>
        <w:t>,</w:t>
      </w:r>
      <w:r w:rsidR="000A4C38">
        <w:t xml:space="preserve"> </w:t>
      </w:r>
      <w:r>
        <w:t>on coral reef ecosystems</w:t>
      </w:r>
      <w:r w:rsidR="000A4C38">
        <w:t xml:space="preserve">. </w:t>
      </w:r>
      <w:r w:rsidR="007015A5">
        <w:t>A</w:t>
      </w:r>
      <w:r>
        <w:t>n experiment was conducted</w:t>
      </w:r>
      <w:r w:rsidR="007015A5">
        <w:t xml:space="preserve"> to characterize </w:t>
      </w:r>
      <w:r w:rsidR="000973AD">
        <w:t xml:space="preserve">water flow </w:t>
      </w:r>
      <w:r>
        <w:t xml:space="preserve">patterns </w:t>
      </w:r>
      <w:r w:rsidR="000973AD">
        <w:t>and residence times in relation to</w:t>
      </w:r>
      <w:r w:rsidR="007015A5">
        <w:t xml:space="preserve"> end</w:t>
      </w:r>
      <w:r>
        <w:t>-</w:t>
      </w:r>
      <w:r w:rsidR="007015A5">
        <w:t>member forcing conditions in the fringing coral reef flat-lined embayment of Faga'alu</w:t>
      </w:r>
      <w:r>
        <w:t xml:space="preserve"> on </w:t>
      </w:r>
      <w:r w:rsidR="007015A5">
        <w:t>Tutuila</w:t>
      </w:r>
      <w:r>
        <w:t xml:space="preserve"> in </w:t>
      </w:r>
      <w:r w:rsidR="007015A5">
        <w:t>American Samoa. Lagrangian drifter</w:t>
      </w:r>
      <w:r w:rsidR="000973AD">
        <w:t xml:space="preserve"> </w:t>
      </w:r>
      <w:r w:rsidR="007015A5">
        <w:t>deploy</w:t>
      </w:r>
      <w:r w:rsidR="000973AD">
        <w:t>ments collected</w:t>
      </w:r>
      <w:r w:rsidR="007015A5">
        <w:t xml:space="preserve"> </w:t>
      </w:r>
      <w:r>
        <w:t>spatially-</w:t>
      </w:r>
      <w:r w:rsidR="007015A5">
        <w:t xml:space="preserve">distributed flow data and Eulerian current profilers were installed at fixed locations to collect long-term flow data in relation to </w:t>
      </w:r>
      <w:r>
        <w:t xml:space="preserve">different </w:t>
      </w:r>
      <w:r w:rsidR="007015A5">
        <w:t>forcing conditions.</w:t>
      </w:r>
      <w:r w:rsidR="000A4C38">
        <w:t xml:space="preserve"> </w:t>
      </w:r>
      <w:r w:rsidR="000973AD">
        <w:t>Mean current speeds (residence times) over the reef flat varied from 1-37 cm s</w:t>
      </w:r>
      <w:r w:rsidR="000973AD" w:rsidRPr="002C3BF8">
        <w:rPr>
          <w:vertAlign w:val="superscript"/>
        </w:rPr>
        <w:t>-1</w:t>
      </w:r>
      <w:r w:rsidR="000973AD">
        <w:t xml:space="preserve"> (</w:t>
      </w:r>
      <w:r w:rsidR="00B4560A">
        <w:t>0.08-</w:t>
      </w:r>
      <w:r w:rsidR="000973AD">
        <w:t>2.7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08-</w:t>
      </w:r>
      <w:r w:rsidR="000973AD">
        <w:t>2.78</w:t>
      </w:r>
      <w:r w:rsidR="00B4560A">
        <w:t xml:space="preserve">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 xml:space="preserve">0.5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2"/>
      <w:r w:rsidR="000973AD">
        <w:t>respectively</w:t>
      </w:r>
      <w:commentRangeEnd w:id="2"/>
      <w:r w:rsidR="000973AD">
        <w:rPr>
          <w:rStyle w:val="CommentReference"/>
        </w:rPr>
        <w:commentReference w:id="2"/>
      </w:r>
      <w:r w:rsidR="000973AD">
        <w:t xml:space="preserve">. The highest flow speeds </w:t>
      </w:r>
      <w:r w:rsidR="00892963">
        <w:t xml:space="preserve">and shortest residence times </w:t>
      </w:r>
      <w:r w:rsidR="000973AD">
        <w:t xml:space="preserve">were observed over the </w:t>
      </w:r>
      <w:r w:rsidR="00B4560A">
        <w:t xml:space="preserve">exposed </w:t>
      </w:r>
      <w:r w:rsidR="000973AD">
        <w:t>southern reef near the reef crest</w:t>
      </w:r>
      <w:r w:rsidR="00892963">
        <w:t>; t</w:t>
      </w:r>
      <w:r w:rsidR="000973AD">
        <w:t>he lowest flow speeds and highest residence times were consistently observed</w:t>
      </w:r>
      <w:r w:rsidR="009D080D">
        <w:t xml:space="preserve"> over the </w:t>
      </w:r>
      <w:r w:rsidR="00B4560A">
        <w:t xml:space="preserve">sheltered </w:t>
      </w:r>
      <w:r w:rsidR="009D080D">
        <w:t>northern reef</w:t>
      </w:r>
      <w:r w:rsidR="00B4560A">
        <w:t>,</w:t>
      </w:r>
      <w:r w:rsidR="000973AD">
        <w:t xml:space="preserve"> </w:t>
      </w:r>
      <w:r w:rsidR="00B4560A">
        <w:t xml:space="preserve">close to shore </w:t>
      </w:r>
      <w:r w:rsidR="000973AD">
        <w:t xml:space="preserve">in the </w:t>
      </w:r>
      <w:r w:rsidR="00B4560A">
        <w:t>em</w:t>
      </w:r>
      <w:r w:rsidR="000973AD">
        <w:t>bay</w:t>
      </w:r>
      <w:r w:rsidR="00B4560A">
        <w:t>ment</w:t>
      </w:r>
      <w:r w:rsidR="000973AD">
        <w:t xml:space="preserve">, </w:t>
      </w:r>
      <w:r w:rsidR="00B4560A">
        <w:t>and in the channel</w:t>
      </w:r>
      <w:r w:rsidR="00892963">
        <w:t xml:space="preserve"> incised into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instances of transport from the reef flat to the fore reef; under onshore wind forcing, flow directions were mostly into the embayment. </w:t>
      </w:r>
      <w:r w:rsidR="000973AD">
        <w:t>Lagrangian esti</w:t>
      </w:r>
      <w:r w:rsidR="00B9251E">
        <w:t>mates of mean flow speeds were 70-1</w:t>
      </w:r>
      <w:r w:rsidR="001743A2">
        <w:t>3</w:t>
      </w:r>
      <w:r w:rsidR="00B9251E">
        <w:t>9</w:t>
      </w:r>
      <w:r w:rsidR="000973AD">
        <w:t>% higher than Eulerian estimates, either due to the spatial heterogeneity in</w:t>
      </w:r>
      <w:r w:rsidR="009D080D">
        <w:t xml:space="preserve"> observed</w:t>
      </w:r>
      <w:r w:rsidR="000973AD">
        <w:t xml:space="preserve"> flows or the influence of Stokes drift </w:t>
      </w:r>
      <w:r w:rsidR="009D080D">
        <w:t>on the surface drifters</w:t>
      </w:r>
      <w:r w:rsidR="000973AD">
        <w:t xml:space="preserve">. </w:t>
      </w:r>
      <w:r w:rsidR="000A4C38">
        <w:t>These results demonstrate the applicability of a hybrid Lagrangian-Eulerian measurement scheme to understand spatially distribu</w:t>
      </w:r>
      <w:r w:rsidR="005E62E0">
        <w:t>t</w:t>
      </w:r>
      <w:r w:rsidR="000A4C38">
        <w:t xml:space="preserve">ed and </w:t>
      </w:r>
      <w:r w:rsidR="000A4C38">
        <w:lastRenderedPageBreak/>
        <w:t xml:space="preserve">temporally extensive flow patterns and thus residence tim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7042F36C" w14:textId="2FF07DFD" w:rsidR="00576BC7" w:rsidRDefault="00797382" w:rsidP="001743A2">
      <w:pPr>
        <w:spacing w:after="0"/>
      </w:pPr>
      <w:r>
        <w:t>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r w:rsidR="007A130D">
        <w:t>Spatially-</w:t>
      </w:r>
      <w:r w:rsidR="000A4C38">
        <w:t>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w:t>
      </w:r>
      <w:r w:rsidR="000A4C38">
        <w:lastRenderedPageBreak/>
        <w:t xml:space="preserve">over corals is needed for understanding sedimentation patterns and </w:t>
      </w:r>
      <w:r w:rsidR="007A130D">
        <w:t xml:space="preserve">their </w:t>
      </w:r>
      <w:r w:rsidR="000A4C38">
        <w:t>impacts to coral health.</w:t>
      </w:r>
    </w:p>
    <w:p w14:paraId="5381589D" w14:textId="4DB6F258" w:rsidR="00576BC7" w:rsidRDefault="000A4C38" w:rsidP="001743A2">
      <w:pPr>
        <w:spacing w:after="0"/>
      </w:pPr>
      <w:r>
        <w:t xml:space="preserve">Studies in various coral reef environments adjacent high islands </w:t>
      </w:r>
      <w:r w:rsidR="003E7D7C">
        <w:t>have shown</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7C048DD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w:t>
      </w:r>
      <w:r>
        <w:lastRenderedPageBreak/>
        <w:t>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 xml:space="preserve">Remote sensing approaches are infeasible where the study area is small in scale and experiences frequent cloudy conditions. </w:t>
      </w:r>
      <w:r w:rsidR="004B4A21">
        <w:t>Hydrodynamic computer models</w:t>
      </w:r>
      <w:r>
        <w:t xml:space="preserve">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 xml:space="preserve">demonstrated the use 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t xml:space="preserve">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w:t>
      </w:r>
      <w:r>
        <w:lastRenderedPageBreak/>
        <w:t>by comparing Lagrangian drifter tracks with progressive vectors of cumulative flow calculated from Eulerian current meters to determine if short-term observations from drifters were representative of the dominant patterns.</w:t>
      </w:r>
    </w:p>
    <w:p w14:paraId="1EEA8B7B" w14:textId="6801F82F" w:rsidR="00576BC7" w:rsidRDefault="00BD782F" w:rsidP="001743A2">
      <w:pPr>
        <w:spacing w:after="0"/>
      </w:pPr>
      <w:commentRangeStart w:id="3"/>
      <w:r>
        <w:t>T</w:t>
      </w:r>
      <w:r w:rsidR="000A4C38">
        <w:t>he</w:t>
      </w:r>
      <w:commentRangeEnd w:id="3"/>
      <w:r w:rsidR="009B6BC6">
        <w:rPr>
          <w:rStyle w:val="CommentReference"/>
        </w:rPr>
        <w:commentReference w:id="3"/>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w:t>
      </w:r>
      <w:r w:rsidR="007A130D">
        <w:t>impact</w:t>
      </w:r>
      <w:r w:rsidR="00841A4A">
        <w:t xml:space="preserve"> of terrestrial sediment discharged to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5590402D" w:rsidR="003E23E0" w:rsidRDefault="003E23E0" w:rsidP="009B6BC6">
      <w:pPr>
        <w:spacing w:after="0"/>
      </w:pPr>
      <w:r>
        <w:t>Faga'alu Bay</w:t>
      </w:r>
      <w:r w:rsidR="00C4278D">
        <w:t>, on the island of Tutuila, American Samoa (14.290 S, 170.677 W),</w:t>
      </w:r>
      <w:r>
        <w:t xml:space="preserve"> is situated on the western side of Pago Pago Bay</w:t>
      </w:r>
      <w:r w:rsidR="00C4278D">
        <w:t xml:space="preserve"> (Figure 1).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w:t>
      </w:r>
      <w:r>
        <w:lastRenderedPageBreak/>
        <w:t xml:space="preserve">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Destructive </w:t>
      </w:r>
      <w:r>
        <w:t xml:space="preserve">t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as 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57103A4B" w:rsidR="00576BC7" w:rsidRDefault="00C4278D" w:rsidP="009B6BC6">
      <w:pPr>
        <w:spacing w:after="0"/>
      </w:pPr>
      <w:r>
        <w:t xml:space="preserve">Faga’alu Bay </w:t>
      </w:r>
      <w:r w:rsidR="000A4C38">
        <w:t>is</w:t>
      </w:r>
      <w:ins w:id="4" w:author="Alex Messina" w:date="2015-10-01T13:25:00Z">
        <w:r w:rsidR="00D23FFD">
          <w:t xml:space="preserve"> a</w:t>
        </w:r>
      </w:ins>
      <w:r w:rsidR="000A4C38">
        <w:t xml:space="preserve"> V-shaped, </w:t>
      </w:r>
      <w:r w:rsidR="003E07FB">
        <w:t xml:space="preserve">coral </w:t>
      </w:r>
      <w:r w:rsidR="000A4C38">
        <w:t xml:space="preserve">reef-fringed embayment </w:t>
      </w:r>
      <w:del w:id="5" w:author="Alex Messina" w:date="2015-10-01T13:26:00Z">
        <w:r w:rsidR="000A4C38" w:rsidDel="00D23FFD">
          <w:delText>at the mouth of</w:delText>
        </w:r>
      </w:del>
      <w:ins w:id="6" w:author="Alex Messina" w:date="2015-10-01T13:26:00Z">
        <w:r w:rsidR="00D23FFD">
          <w:t>adjacent</w:t>
        </w:r>
      </w:ins>
      <w:r w:rsidR="000A4C38">
        <w:t xml:space="preserve">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w:t>
      </w:r>
      <w:del w:id="7" w:author="Alex Messina" w:date="2015-10-01T13:26:00Z">
        <w:r w:rsidR="000A4C38" w:rsidDel="00D23FFD">
          <w:delText xml:space="preserve"> then</w:delText>
        </w:r>
      </w:del>
      <w:r w:rsidR="000A4C38">
        <w:t xml:space="preserve"> descends </w:t>
      </w:r>
      <w:r>
        <w:t xml:space="preserve">at an approximately 1:1 slope </w:t>
      </w:r>
      <w:r w:rsidR="000A4C38">
        <w:t xml:space="preserve">to the </w:t>
      </w:r>
      <w:r>
        <w:t xml:space="preserve">insular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m) sediment-floored pools with cora</w:t>
      </w:r>
      <w:r w:rsidR="004B4A21">
        <w:t xml:space="preserve">l </w:t>
      </w:r>
      <w:proofErr w:type="spellStart"/>
      <w:r w:rsidR="004B4A21">
        <w:t>bommies</w:t>
      </w:r>
      <w:proofErr w:type="spellEnd"/>
      <w:r w:rsidR="004B4A21">
        <w:t>. 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surveys describe coral coverage varies from less than 10% on the degraded northern reef, to more than 50% on the more intact southern reef. </w:t>
      </w:r>
    </w:p>
    <w:p w14:paraId="12150725" w14:textId="77777777" w:rsidR="00B42656" w:rsidRDefault="00B42656" w:rsidP="009B6BC6">
      <w:pPr>
        <w:spacing w:after="0"/>
      </w:pPr>
    </w:p>
    <w:p w14:paraId="14B09ACF" w14:textId="77777777" w:rsidR="00576BC7" w:rsidRDefault="000A4C38" w:rsidP="009B6BC6">
      <w:pPr>
        <w:pStyle w:val="HeadingCR3"/>
        <w:spacing w:before="0"/>
      </w:pPr>
      <w:r>
        <w:lastRenderedPageBreak/>
        <w:t>Lagrangian Measurements</w:t>
      </w:r>
    </w:p>
    <w:p w14:paraId="562FAE45" w14:textId="1B42DDC8"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 xml:space="preserve">b). The fins of the drifters were approximately 30 cm wide and 18 cm in height, constructed of 1.3 cm diameter PVC with holes drilled to flood the piping. The GPS logger was installed in a PVC housing at the top. </w:t>
      </w:r>
    </w:p>
    <w:p w14:paraId="3440F48C" w14:textId="54E4D82A" w:rsidR="00C4278D" w:rsidRDefault="000A4C38" w:rsidP="009B6BC6">
      <w:pPr>
        <w:spacing w:after="0"/>
      </w:pPr>
      <w:r>
        <w:t xml:space="preserve">Five drifters were released from five </w:t>
      </w:r>
      <w:r w:rsidR="00C4278D">
        <w:t xml:space="preserve">separate </w:t>
      </w:r>
      <w:r>
        <w:t>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Drifters were generally allowed to drift until they exited the channel to Pago Pago Bay, but tracks were limited to 1 h for comparisons with</w:t>
      </w:r>
      <w:r w:rsidR="008651C6">
        <w:t xml:space="preserve"> simultaneous</w:t>
      </w:r>
      <w:r>
        <w:t xml:space="preserve"> ADCP data.</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1CAD69A1" w:rsidR="00C4278D" w:rsidRDefault="000A4C38" w:rsidP="009B6BC6">
      <w:pPr>
        <w:spacing w:after="0"/>
      </w:pPr>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st the corals, as deep as possible to maintain adequat</w:t>
      </w:r>
      <w:r w:rsidR="008651C6">
        <w:t>e water levels over the ADCP</w:t>
      </w:r>
      <w:r>
        <w:t xml:space="preserve"> during low tide (Figure 2c-d). The </w:t>
      </w:r>
      <w:r w:rsidR="008651C6">
        <w:t>ADCP</w:t>
      </w:r>
      <w:r>
        <w:t>s collected 580 current samples at 2 Hz every 10</w:t>
      </w:r>
      <w:r w:rsidR="008651C6">
        <w:t xml:space="preserve"> min</w:t>
      </w:r>
      <w:r>
        <w:t>.</w:t>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174E8D32"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7508DA23" w:rsidR="00C4278D" w:rsidRDefault="00B8343E" w:rsidP="009B6BC6">
      <w:pPr>
        <w:spacing w:after="0"/>
      </w:pPr>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sufficiently described qualitatively so the topographic effects on wind speed and direction recorded at the stations are assumed to be inconsequential.</w:t>
      </w:r>
    </w:p>
    <w:p w14:paraId="2B50E91A" w14:textId="77777777" w:rsidR="00B42656" w:rsidRDefault="00B42656" w:rsidP="009B6BC6">
      <w:pPr>
        <w:spacing w:after="0"/>
      </w:pPr>
    </w:p>
    <w:p w14:paraId="213859FF" w14:textId="77777777" w:rsidR="00576BC7" w:rsidRDefault="000A4C38" w:rsidP="009B6BC6">
      <w:pPr>
        <w:pStyle w:val="HeadingCR3"/>
        <w:spacing w:before="0"/>
      </w:pPr>
      <w:r>
        <w:lastRenderedPageBreak/>
        <w:t>Analytical Methods</w:t>
      </w:r>
    </w:p>
    <w:p w14:paraId="3CF927D0" w14:textId="78F03D74" w:rsidR="00C4278D" w:rsidRDefault="00DD204E" w:rsidP="009B6BC6">
      <w:pPr>
        <w:spacing w:after="0"/>
      </w:pPr>
      <w:r>
        <w:t>Simultaneous d</w:t>
      </w:r>
      <w:r w:rsidR="000A4C38">
        <w:t>ata from the drifters and ADCPs w</w:t>
      </w:r>
      <w:r>
        <w:t>ere</w:t>
      </w:r>
      <w:r w:rsidR="000A4C38">
        <w:t xml:space="preserve"> subset by end-member forcing, and two techniques were used to compare the results </w:t>
      </w:r>
      <w:r w:rsidR="008651C6">
        <w:t>from drifters and</w:t>
      </w:r>
      <w:r w:rsidR="000A4C38">
        <w:t xml:space="preserve"> ADCP</w:t>
      </w:r>
      <w:r w:rsidR="008651C6">
        <w:t>s</w:t>
      </w:r>
      <w:r w:rsidR="000A4C38">
        <w:t>: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53A37F91" w:rsidR="00576BC7" w:rsidRPr="009B6BC6" w:rsidRDefault="00820341" w:rsidP="009B6BC6">
      <w:pPr>
        <w:pStyle w:val="HeadingCR2"/>
        <w:spacing w:before="0"/>
        <w:rPr>
          <w:i/>
        </w:rPr>
      </w:pPr>
      <w:proofErr w:type="spellStart"/>
      <w:r>
        <w:rPr>
          <w:i/>
        </w:rPr>
        <w:t>Meteorologic</w:t>
      </w:r>
      <w:proofErr w:type="spellEnd"/>
      <w:r>
        <w:rPr>
          <w:i/>
        </w:rPr>
        <w:t xml:space="preserve"> and </w:t>
      </w:r>
      <w:r w:rsidR="00D31F5A" w:rsidRPr="009B6BC6">
        <w:rPr>
          <w:i/>
        </w:rPr>
        <w:t>Oceanographic Forcing</w:t>
      </w:r>
    </w:p>
    <w:p w14:paraId="77EA0568" w14:textId="640E3CDB"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intensive drif</w:t>
      </w:r>
      <w:r w:rsidR="008651C6">
        <w:t>ter deployments, 2014 YD</w:t>
      </w:r>
      <w:r w:rsidR="000A4C38">
        <w:t xml:space="preserve"> 47-</w:t>
      </w:r>
      <w:r w:rsidR="008651C6">
        <w:t>55</w:t>
      </w:r>
      <w:r w:rsidR="00BC1964">
        <w:t xml:space="preserve">, as shown in </w:t>
      </w:r>
      <w:r w:rsidR="000A4C38">
        <w:t>Figure 3. Three d</w:t>
      </w:r>
      <w:r w:rsidR="008651C6">
        <w:t xml:space="preserve">istinct periods were observed: </w:t>
      </w:r>
      <w:r w:rsidR="000A4C38">
        <w:t>1) a strong onshore wind event w</w:t>
      </w:r>
      <w:r w:rsidR="00814521">
        <w:t>it</w:t>
      </w:r>
      <w:r w:rsidR="008651C6">
        <w:t xml:space="preserve">h small waves; </w:t>
      </w:r>
      <w:r w:rsidR="000A4C38">
        <w:t>2</w:t>
      </w:r>
      <w:r w:rsidR="008651C6" w:rsidRPr="008651C6">
        <w:t xml:space="preserve"> </w:t>
      </w:r>
      <w:r w:rsidR="008651C6">
        <w:t>weak winds from variable directions and small waves, where tidal forcing was dominant</w:t>
      </w:r>
      <w:r w:rsidR="000A4C38">
        <w:t>)</w:t>
      </w:r>
      <w:r w:rsidR="008651C6">
        <w:t xml:space="preserve">; and </w:t>
      </w:r>
      <w:r w:rsidR="000A4C38">
        <w:t xml:space="preserve">3) </w:t>
      </w:r>
      <w:r w:rsidR="008651C6">
        <w:t>a large southeast swell with weak winds</w:t>
      </w:r>
      <w:r w:rsidR="000A4C38">
        <w:t>. Three end-</w:t>
      </w:r>
      <w:r w:rsidR="000A4C38">
        <w:lastRenderedPageBreak/>
        <w:t>member forcings were defined: 1) Small waves and strong ons</w:t>
      </w:r>
      <w:r w:rsidR="008651C6">
        <w:t xml:space="preserve">hore winds ('WIND') during </w:t>
      </w:r>
      <w:r w:rsidR="000A4C38">
        <w:t>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r w:rsidRPr="009B6BC6">
        <w:rPr>
          <w:i/>
        </w:rPr>
        <w:t>Eulerian Measurements</w:t>
      </w:r>
    </w:p>
    <w:p w14:paraId="183592B7" w14:textId="4D42E2E2" w:rsidR="00576BC7" w:rsidRDefault="009C350F" w:rsidP="009B6BC6">
      <w:pPr>
        <w:spacing w:after="0"/>
      </w:pPr>
      <w:r>
        <w:t>T</w:t>
      </w:r>
      <w:r w:rsidR="000A4C38">
        <w:t>he water level</w:t>
      </w:r>
      <w:r>
        <w:t xml:space="preserve"> at low tide</w:t>
      </w:r>
      <w:r w:rsidR="000A4C38">
        <w:t xml:space="preserve"> dropped below the minimum blanking distance 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p>
    <w:p w14:paraId="5A4A308C" w14:textId="2689EB78" w:rsidR="00576BC7" w:rsidRDefault="000A4C38" w:rsidP="009B6BC6">
      <w:pPr>
        <w:spacing w:after="0"/>
      </w:pPr>
      <w:r>
        <w:t xml:space="preserve">In general, tidal forcing was characterized by slow flow speeds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 xml:space="preserve">southernmost part of the reef (AS1) in a northwesterly direction </w:t>
      </w:r>
      <w:r w:rsidR="00BC1964">
        <w:t xml:space="preserve">from the reef crest into the embayment, </w:t>
      </w:r>
      <w:r>
        <w:t xml:space="preserve">indicating the strong influence of even small breaking waves over the reef crest (Figure 4b, e). Flow direction </w:t>
      </w:r>
      <w:r>
        <w:lastRenderedPageBreak/>
        <w:t>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reef flow to the northeast (Figure 4c). Flow speed</w:t>
      </w:r>
      <w:r w:rsidR="00BC1964">
        <w:t>s</w:t>
      </w:r>
      <w:r>
        <w:t xml:space="preserve"> at AS2 w</w:t>
      </w:r>
      <w:r w:rsidR="00BC1964">
        <w:t>ere correlated with strong</w:t>
      </w:r>
      <w:r>
        <w:t xml:space="preserve"> winds and </w:t>
      </w:r>
      <w:r w:rsidR="00BC1964">
        <w:t>large</w:t>
      </w:r>
      <w:r>
        <w:t xml:space="preserve"> waves (Figure 4e). At AS3, flow directions and speeds were highly variable under all forcing conditions, and exhibited the lowest flow speeds of the three ADCPs (Figure 4d-e).</w:t>
      </w:r>
    </w:p>
    <w:p w14:paraId="2627F7BF" w14:textId="0FD6CD85" w:rsidR="00C4278D" w:rsidRDefault="000A4C38" w:rsidP="00A53884">
      <w:pPr>
        <w:spacing w:after="0"/>
      </w:pPr>
      <w:r>
        <w:t>Flow speeds at AS1 and AS2 illustrated the modulating effects of tidal stage</w:t>
      </w:r>
      <w:r w:rsidR="00AA2B12">
        <w:t xml:space="preserve"> on wave-forced flow (Figure 4</w:t>
      </w:r>
      <w:r>
        <w:t xml:space="preserve">e). During wave </w:t>
      </w:r>
      <w:proofErr w:type="spellStart"/>
      <w:r>
        <w:t>forcing</w:t>
      </w:r>
      <w:del w:id="8" w:author="Alex Messina" w:date="2015-10-01T09:39:00Z">
        <w:r w:rsidDel="001A0336">
          <w:delText xml:space="preserve">, and to a lesser degree during wind forcing, </w:delText>
        </w:r>
      </w:del>
      <w:r>
        <w:t>flow</w:t>
      </w:r>
      <w:proofErr w:type="spellEnd"/>
      <w:r>
        <w:t xml:space="preserve"> velocity was highest during high tide and decreased significantly as the tide f</w:t>
      </w:r>
      <w:r w:rsidR="00BC1964">
        <w:t>e</w:t>
      </w:r>
      <w:r>
        <w:t xml:space="preserve">ll. This was most evident </w:t>
      </w:r>
      <w:r w:rsidR="001A0336">
        <w:t xml:space="preserve">during YD 53-55 </w:t>
      </w:r>
      <w:r>
        <w:t>at AS1, but was also observed at AS2. This effect was noticeably absent or significantly reduced during wind forcing on YD 47-49, and tidal forcing on YD 51-52.</w:t>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r w:rsidRPr="00A53884">
        <w:rPr>
          <w:i/>
        </w:rPr>
        <w:t>Lagrangian Measurements</w:t>
      </w:r>
    </w:p>
    <w:p w14:paraId="6A067006" w14:textId="67B00B83" w:rsidR="00C4278D" w:rsidRDefault="008651C6" w:rsidP="00A53884">
      <w:pPr>
        <w:spacing w:after="0"/>
      </w:pPr>
      <w:r>
        <w:t>Th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1). 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r w:rsidR="00464CB4">
        <w:t xml:space="preserve">generally </w:t>
      </w:r>
      <w:r w:rsidR="000A4C38">
        <w:t>exiting through small channel</w:t>
      </w:r>
      <w:r w:rsidR="00464CB4">
        <w:t>s</w:t>
      </w:r>
      <w:r w:rsidR="000A4C38">
        <w:t xml:space="preserve"> in the reef crest at high tide under calm wave and wind </w:t>
      </w:r>
      <w:r w:rsidR="000A4C38">
        <w:lastRenderedPageBreak/>
        <w:t>conditions;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r w:rsidRPr="00A53884">
        <w:rPr>
          <w:i/>
        </w:rPr>
        <w:t>Progressive Vectors</w:t>
      </w:r>
    </w:p>
    <w:p w14:paraId="0825F8DC" w14:textId="32B92244" w:rsidR="00576BC7" w:rsidRDefault="000A4C38" w:rsidP="00A53884">
      <w:pPr>
        <w:spacing w:after="0"/>
      </w:pPr>
      <w:r>
        <w:t xml:space="preserve"> </w:t>
      </w:r>
      <w:r w:rsidR="00814521">
        <w:t>Progressive vectors</w:t>
      </w:r>
      <w:r w:rsidR="00DA3E29">
        <w:t xml:space="preserve"> </w:t>
      </w:r>
      <w:del w:id="9" w:author="Alex Messina" w:date="2015-10-01T09:42:00Z">
        <w:r w:rsidR="006446AF" w:rsidDel="001A0336">
          <w:delText>(based on the assumption of spatially-uniform flow)</w:delText>
        </w:r>
      </w:del>
      <w:r w:rsidR="006446AF">
        <w:t xml:space="preserve"> </w:t>
      </w:r>
      <w:r w:rsidR="00DA3E29">
        <w:t>from ADCP data</w:t>
      </w:r>
      <w:r w:rsidR="00814521">
        <w:t xml:space="preserve"> indicated </w:t>
      </w:r>
      <w:del w:id="10" w:author="Alex Messina" w:date="2015-10-01T09:40:00Z">
        <w:r w:rsidR="00814521" w:rsidDel="001A0336">
          <w:delText xml:space="preserve">the </w:delText>
        </w:r>
      </w:del>
      <w:r w:rsidR="00814521">
        <w:t xml:space="preserve">flow </w:t>
      </w:r>
      <w:del w:id="11" w:author="Alex Messina" w:date="2015-10-01T09:40:00Z">
        <w:r w:rsidR="00814521" w:rsidDel="001A0336">
          <w:delText xml:space="preserve">velocity </w:delText>
        </w:r>
      </w:del>
      <w:ins w:id="12" w:author="Alex Messina" w:date="2015-10-01T09:40:00Z">
        <w:r w:rsidR="001A0336">
          <w:t xml:space="preserve">speeds </w:t>
        </w:r>
      </w:ins>
      <w:r w:rsidR="00814521">
        <w:t xml:space="preserve">at AS1 and AS2 </w:t>
      </w:r>
      <w:del w:id="13" w:author="Alex Messina" w:date="2015-10-01T09:40:00Z">
        <w:r w:rsidR="00814521" w:rsidDel="001A0336">
          <w:delText xml:space="preserve">was </w:delText>
        </w:r>
      </w:del>
      <w:ins w:id="14" w:author="Alex Messina" w:date="2015-10-01T09:40:00Z">
        <w:r w:rsidR="001A0336">
          <w:t xml:space="preserve">were </w:t>
        </w:r>
      </w:ins>
      <w:r w:rsidR="00814521">
        <w:t xml:space="preserve">relatively consistent but did not describe the heterogeneous flow directions over the reef flat. </w:t>
      </w:r>
      <w:r>
        <w:t>(Figure 6).</w:t>
      </w:r>
      <w:r w:rsidR="00082037">
        <w:t xml:space="preserve"> </w:t>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 xml:space="preserve">In general, the lengths of progressive vectors were similar to the </w:t>
      </w:r>
      <w:del w:id="15" w:author="Alex Messina" w:date="2015-10-01T09:40:00Z">
        <w:r w:rsidR="00082037" w:rsidDel="001A0336">
          <w:delText xml:space="preserve">actual </w:delText>
        </w:r>
      </w:del>
      <w:r w:rsidR="00082037">
        <w:t>tracks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lly heterogeneous current</w:t>
      </w:r>
      <w:r w:rsidR="007C791D">
        <w:t>s</w:t>
      </w:r>
      <w:r>
        <w:t xml:space="preserve">. </w:t>
      </w:r>
    </w:p>
    <w:p w14:paraId="33C8D262" w14:textId="793F973B" w:rsidR="00576BC7" w:rsidRDefault="007040A5" w:rsidP="00A53884">
      <w:pPr>
        <w:spacing w:after="0"/>
      </w:pPr>
      <w:r>
        <w:t>During</w:t>
      </w:r>
      <w:r w:rsidR="000A4C38">
        <w:t xml:space="preserve"> tidal forcing the drifters </w:t>
      </w:r>
      <w:del w:id="16" w:author="Alex Messina" w:date="2015-10-01T09:43:00Z">
        <w:r w:rsidR="000A4C38" w:rsidDel="001A0336">
          <w:delText xml:space="preserve">traveled </w:delText>
        </w:r>
      </w:del>
      <w:ins w:id="17" w:author="Alex Messina" w:date="2015-10-01T09:43:00Z">
        <w:r w:rsidR="001A0336">
          <w:t xml:space="preserve">moved </w:t>
        </w:r>
      </w:ins>
      <w:r w:rsidR="000A4C38">
        <w:t>in erratic directions and traveled farther than the</w:t>
      </w:r>
      <w:r w:rsidR="00C21009">
        <w:t xml:space="preserve"> progressive vectors </w:t>
      </w:r>
      <w:del w:id="18" w:author="Alex Messina" w:date="2015-10-01T09:43:00Z">
        <w:r w:rsidR="00C21009" w:rsidDel="001A0336">
          <w:delText>from ADCPs</w:delText>
        </w:r>
        <w:r w:rsidR="000A4C38" w:rsidDel="001A0336">
          <w:delText xml:space="preserve"> </w:delText>
        </w:r>
      </w:del>
      <w:r w:rsidR="000A4C38">
        <w:t>(Figure 6a-b). Drifter tracks and progressive vectors compared poorly in speed and direction at AS3 on the northern reef, slightly better at AS2</w:t>
      </w:r>
      <w:r w:rsidR="007C791D">
        <w:t>,</w:t>
      </w:r>
      <w:r w:rsidR="000A4C38">
        <w:t xml:space="preserve"> though progressive vectors are still shorter and do not vary </w:t>
      </w:r>
      <w:r w:rsidR="000A4C38">
        <w:lastRenderedPageBreak/>
        <w:t xml:space="preserve">direction, and fairly well at AS1 on the </w:t>
      </w:r>
      <w:r w:rsidR="006446AF">
        <w:t xml:space="preserve">exposed </w:t>
      </w:r>
      <w:r w:rsidR="000A4C38">
        <w:t>southern reef. Under the low wave conditions</w:t>
      </w:r>
      <w:r>
        <w:t xml:space="preserve"> at high tide</w:t>
      </w:r>
      <w:r w:rsidR="000A4C38">
        <w:t xml:space="preserve">, </w:t>
      </w:r>
      <w:r>
        <w:t xml:space="preserve">some </w:t>
      </w:r>
      <w:r w:rsidR="000A4C38">
        <w:t xml:space="preserve">drifters </w:t>
      </w:r>
      <w:del w:id="19" w:author="Alex Messina" w:date="2015-10-01T09:44:00Z">
        <w:r w:rsidR="000A4C38" w:rsidDel="001A0336">
          <w:delText>were observed to flow</w:delText>
        </w:r>
      </w:del>
      <w:ins w:id="20" w:author="Alex Messina" w:date="2015-10-01T09:44:00Z">
        <w:r w:rsidR="001A0336">
          <w:t>moved</w:t>
        </w:r>
      </w:ins>
      <w:r w:rsidR="000A4C38">
        <w:t xml:space="preserve"> seaward </w:t>
      </w:r>
      <w:del w:id="21" w:author="Alex Messina" w:date="2015-10-01T09:44:00Z">
        <w:r w:rsidR="000A4C38" w:rsidDel="001A0336">
          <w:delText xml:space="preserve">over </w:delText>
        </w:r>
      </w:del>
      <w:ins w:id="22" w:author="Alex Messina" w:date="2015-10-01T09:44:00Z">
        <w:r w:rsidR="001A0336">
          <w:t xml:space="preserve">across </w:t>
        </w:r>
      </w:ins>
      <w:r w:rsidR="000A4C38">
        <w:t xml:space="preserve">the reef crest near AS2, but </w:t>
      </w:r>
      <w:r>
        <w:t>progressive vectors were exclusively shoreward. Some d</w:t>
      </w:r>
      <w:r w:rsidR="000A4C38">
        <w:t xml:space="preserve">rifters </w:t>
      </w:r>
      <w:del w:id="23" w:author="Alex Messina" w:date="2015-10-01T09:44:00Z">
        <w:r w:rsidR="000A4C38" w:rsidDel="001A0336">
          <w:delText>were also observed moving</w:delText>
        </w:r>
      </w:del>
      <w:ins w:id="24" w:author="Alex Messina" w:date="2015-10-01T09:44:00Z">
        <w:r w:rsidR="001A0336">
          <w:t>traveled</w:t>
        </w:r>
      </w:ins>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19A7F276" w:rsidR="00576BC7" w:rsidRDefault="007040A5" w:rsidP="00A53884">
      <w:pPr>
        <w:spacing w:after="0"/>
      </w:pPr>
      <w:r>
        <w:t>During</w:t>
      </w:r>
      <w:r w:rsidR="000A4C38">
        <w:t xml:space="preserve"> wind forcing, </w:t>
      </w:r>
      <w:r w:rsidR="007C791D">
        <w:t xml:space="preserve">the drifter tracks </w:t>
      </w:r>
      <w:del w:id="25" w:author="Alex Messina" w:date="2015-10-01T09:45:00Z">
        <w:r w:rsidR="007C791D" w:rsidDel="001A0336">
          <w:delText xml:space="preserve">showed flow directions </w:delText>
        </w:r>
      </w:del>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proofErr w:type="spellStart"/>
      <w:r w:rsidR="003D4AA0">
        <w:t>trade</w:t>
      </w:r>
      <w:r w:rsidR="007C791D">
        <w:t>winds</w:t>
      </w:r>
      <w:proofErr w:type="spellEnd"/>
      <w:r w:rsidR="007C791D">
        <w:t xml:space="preserve"> are most prevalent throughout</w:t>
      </w:r>
      <w:r w:rsidR="003D4AA0">
        <w:t xml:space="preserve"> the year</w:t>
      </w:r>
      <w:r w:rsidR="007C791D">
        <w:t xml:space="preserve">, </w:t>
      </w:r>
      <w:ins w:id="26" w:author="Alex Messina" w:date="2015-10-01T09:47:00Z">
        <w:r w:rsidR="001E0B6D">
          <w:t xml:space="preserve">there is less certainty in the wind-driven flow pattern since </w:t>
        </w:r>
      </w:ins>
      <w:r w:rsidR="007C791D">
        <w:t xml:space="preserve">fewer observations were made </w:t>
      </w:r>
      <w:del w:id="27" w:author="Alex Messina" w:date="2015-10-01T09:47:00Z">
        <w:r w:rsidR="007C791D" w:rsidDel="001E0B6D">
          <w:delText xml:space="preserve">under wind forcing </w:delText>
        </w:r>
      </w:del>
      <w:r w:rsidR="003D4AA0">
        <w:t xml:space="preserve">and a drifter deployed on the northern reef during </w:t>
      </w:r>
      <w:del w:id="28" w:author="Alex Messina" w:date="2015-10-01T09:47:00Z">
        <w:r w:rsidR="003D4AA0" w:rsidDel="001E0B6D">
          <w:delText>this period</w:delText>
        </w:r>
      </w:del>
      <w:ins w:id="29" w:author="Alex Messina" w:date="2015-10-01T09:47:00Z">
        <w:r w:rsidR="001E0B6D">
          <w:t>wind forcing</w:t>
        </w:r>
      </w:ins>
      <w:r w:rsidR="003D4AA0">
        <w:t xml:space="preserve"> was lost</w:t>
      </w:r>
      <w:del w:id="30" w:author="Alex Messina" w:date="2015-10-01T09:48:00Z">
        <w:r w:rsidR="003D4AA0" w:rsidDel="001E0B6D">
          <w:delText xml:space="preserve">, </w:delText>
        </w:r>
        <w:r w:rsidR="007C791D" w:rsidDel="001E0B6D">
          <w:delText>so</w:delText>
        </w:r>
      </w:del>
      <w:del w:id="31" w:author="Alex Messina" w:date="2015-10-01T09:47:00Z">
        <w:r w:rsidR="007C791D" w:rsidDel="001E0B6D">
          <w:delText xml:space="preserve"> there is less certaint</w:delText>
        </w:r>
        <w:r w:rsidR="003D4AA0" w:rsidDel="001E0B6D">
          <w:delText>y in the flow pattern</w:delText>
        </w:r>
      </w:del>
      <w:r w:rsidR="007C791D">
        <w:t>.</w:t>
      </w:r>
    </w:p>
    <w:p w14:paraId="1A716526" w14:textId="5BB5A72A" w:rsidR="00576BC7" w:rsidRDefault="007040A5" w:rsidP="00A53884">
      <w:pPr>
        <w:spacing w:after="0"/>
      </w:pPr>
      <w:r>
        <w:t xml:space="preserve">During </w:t>
      </w:r>
      <w:r w:rsidR="000A4C38">
        <w:t xml:space="preserve">wave forcing, longer progressive vectors </w:t>
      </w:r>
      <w:r w:rsidR="006446AF">
        <w:t xml:space="preserve">characterized </w:t>
      </w:r>
      <w:r w:rsidR="000A4C38">
        <w:t xml:space="preserve">all locations, </w:t>
      </w:r>
      <w:del w:id="32" w:author="Alex Messina" w:date="2015-10-01T09:48:00Z">
        <w:r w:rsidR="000A4C38" w:rsidDel="001E0B6D">
          <w:delText xml:space="preserve">including the </w:delText>
        </w:r>
        <w:r w:rsidR="006446AF" w:rsidDel="001E0B6D">
          <w:delText xml:space="preserve">sheltered </w:delText>
        </w:r>
        <w:r w:rsidR="000A4C38" w:rsidDel="001E0B6D">
          <w:delText xml:space="preserve">northern reef, </w:delText>
        </w:r>
      </w:del>
      <w:r w:rsidR="000A4C38">
        <w:t>indicat</w:t>
      </w:r>
      <w:r w:rsidR="006446AF">
        <w:t>ing</w:t>
      </w:r>
      <w:r w:rsidR="000A4C38">
        <w:t xml:space="preserve"> faster </w:t>
      </w:r>
      <w:r w:rsidR="006446AF">
        <w:t xml:space="preserve">current </w:t>
      </w:r>
      <w:r w:rsidR="000A4C38">
        <w:t xml:space="preserve">speeds than during wind and tidal forcing (Figure 6e-f). </w:t>
      </w:r>
      <w:del w:id="33" w:author="Alex Messina" w:date="2015-10-01T09:48:00Z">
        <w:r w:rsidR="000A4C38" w:rsidDel="001E0B6D">
          <w:delText xml:space="preserve">The progressive vectors on the </w:delText>
        </w:r>
        <w:r w:rsidR="006446AF" w:rsidDel="001E0B6D">
          <w:delText xml:space="preserve">exposed </w:delText>
        </w:r>
        <w:r w:rsidR="000A4C38" w:rsidDel="001E0B6D">
          <w:delText xml:space="preserve">southern reef </w:delText>
        </w:r>
        <w:r w:rsidR="007C791D" w:rsidDel="001E0B6D">
          <w:delText>show exclusively</w:delText>
        </w:r>
        <w:r w:rsidR="000A4C38" w:rsidDel="001E0B6D">
          <w:delText xml:space="preserve"> onshore flow. </w:delText>
        </w:r>
      </w:del>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lastRenderedPageBreak/>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r w:rsidR="000A4C38">
        <w:t>All drifters exited the channel during the 1 h period, suggesting under high waves the flushing time of the whole bay is under 1 h.</w:t>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r w:rsidRPr="00A53884">
        <w:rPr>
          <w:i/>
        </w:rPr>
        <w:t>Empirical Orthogonal Functions (EOF)</w:t>
      </w:r>
    </w:p>
    <w:p w14:paraId="51174C92" w14:textId="39BDFD7F"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w:t>
      </w:r>
      <w:del w:id="34" w:author="Alex Messina" w:date="2015-10-01T09:50:00Z">
        <w:r w:rsidDel="001E0B6D">
          <w:delText>that traveled through</w:delText>
        </w:r>
      </w:del>
      <w:ins w:id="35" w:author="Alex Messina" w:date="2015-10-01T09:50:00Z">
        <w:r w:rsidR="001E0B6D">
          <w:t>in</w:t>
        </w:r>
      </w:ins>
      <w:r>
        <w:t xml:space="preserve"> each grid cell differed due to the</w:t>
      </w:r>
      <w:del w:id="36" w:author="Alex Messina" w:date="2015-10-01T13:15:00Z">
        <w:r w:rsidDel="00CA1889">
          <w:delText xml:space="preserve"> spatial</w:delText>
        </w:r>
      </w:del>
      <w:r>
        <w:t xml:space="preserve"> position of the grid cell relative to the flow pattern. Grid cells in the middle </w:t>
      </w:r>
      <w:del w:id="37" w:author="Alex Messina" w:date="2015-10-01T13:15:00Z">
        <w:r w:rsidDel="00CA1889">
          <w:delText xml:space="preserve">parts </w:delText>
        </w:r>
      </w:del>
      <w:r>
        <w:t xml:space="preserve">of the bay and channel had more drifter tracks than grid cells in the outer bay and </w:t>
      </w:r>
      <w:r w:rsidR="008E2FE3">
        <w:t>close to</w:t>
      </w:r>
      <w:r>
        <w:t xml:space="preserve"> s</w:t>
      </w:r>
      <w:r w:rsidR="007040A5">
        <w:t>hore. More observations suggest</w:t>
      </w:r>
      <w:r>
        <w:t xml:space="preserve"> more certainty, whereas </w:t>
      </w:r>
      <w:del w:id="38" w:author="Alex Messina" w:date="2015-10-01T13:16:00Z">
        <w:r w:rsidDel="00CA1889">
          <w:delText xml:space="preserve">some of the outlying </w:delText>
        </w:r>
      </w:del>
      <w:r>
        <w:t>grid cells with a small number of observations may have been influenced by an anomalous drifter track or a small range of forcing condition</w:t>
      </w:r>
      <w:r w:rsidR="007040A5">
        <w:t>s</w:t>
      </w:r>
      <w:r>
        <w:t>.</w:t>
      </w:r>
      <w:r w:rsidR="00A16BE5">
        <w:t xml:space="preserve"> </w:t>
      </w:r>
    </w:p>
    <w:p w14:paraId="785E1EFB" w14:textId="4B535985" w:rsidR="006021D8" w:rsidRDefault="003D4AA0" w:rsidP="00A53884">
      <w:pPr>
        <w:spacing w:after="0"/>
      </w:pPr>
      <w:r>
        <w:t xml:space="preserve">Under all forcing </w:t>
      </w:r>
      <w:commentRangeStart w:id="39"/>
      <w:r>
        <w:t>conditions</w:t>
      </w:r>
      <w:commentRangeEnd w:id="39"/>
      <w:r>
        <w:rPr>
          <w:rStyle w:val="CommentReference"/>
        </w:rPr>
        <w:commentReference w:id="39"/>
      </w:r>
      <w:r w:rsidR="000A4C38">
        <w:t xml:space="preserve"> </w:t>
      </w:r>
      <w:r w:rsidR="00976516">
        <w:t>variance ellipses</w:t>
      </w:r>
      <w:r w:rsidR="000A4C38">
        <w:t xml:space="preserve"> from drifter</w:t>
      </w:r>
      <w:del w:id="40" w:author="Alex Messina" w:date="2015-10-01T13:16:00Z">
        <w:r w:rsidR="000A4C38" w:rsidDel="00CA1889">
          <w:delText>s</w:delText>
        </w:r>
      </w:del>
      <w:r w:rsidR="000A4C38">
        <w:t xml:space="preserve"> </w:t>
      </w:r>
      <w:r w:rsidR="0019411D">
        <w:t>and ADCP</w:t>
      </w:r>
      <w:ins w:id="41" w:author="Alex Messina" w:date="2015-10-01T13:16:00Z">
        <w:r w:rsidR="00CA1889">
          <w:t xml:space="preserve"> data</w:t>
        </w:r>
      </w:ins>
      <w:del w:id="42" w:author="Alex Messina" w:date="2015-10-01T13:16:00Z">
        <w:r w:rsidR="0019411D" w:rsidDel="00CA1889">
          <w:delText>s</w:delText>
        </w:r>
      </w:del>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ins w:id="43" w:author="Alex Messina" w:date="2015-10-01T13:17:00Z">
        <w:r w:rsidR="00CA1889">
          <w:t xml:space="preserve"> more variable</w:t>
        </w:r>
      </w:ins>
      <w:r>
        <w:t xml:space="preserve"> current directions</w:t>
      </w:r>
      <w:del w:id="44" w:author="Alex Messina" w:date="2015-10-01T13:17:00Z">
        <w:r w:rsidDel="00CA1889">
          <w:delText xml:space="preserve"> are more variable</w:delText>
        </w:r>
      </w:del>
      <w:r>
        <w:t>,</w:t>
      </w:r>
      <w:r w:rsidR="00A16BE5">
        <w:t xml:space="preserve"> and </w:t>
      </w:r>
      <w:r>
        <w:t xml:space="preserve">more oblong </w:t>
      </w:r>
      <w:r w:rsidR="0019411D">
        <w:t xml:space="preserve">on the </w:t>
      </w:r>
      <w:r w:rsidR="008E2FE3">
        <w:t xml:space="preserve">exposed </w:t>
      </w:r>
      <w:r w:rsidR="0019411D">
        <w:t>southern reef</w:t>
      </w:r>
      <w:r>
        <w:t xml:space="preserve"> suggesting </w:t>
      </w:r>
      <w:ins w:id="45" w:author="Alex Messina" w:date="2015-10-01T13:17:00Z">
        <w:r w:rsidR="00CA1889">
          <w:t xml:space="preserve">more consistent </w:t>
        </w:r>
      </w:ins>
      <w:r>
        <w:t>current directions</w:t>
      </w:r>
      <w:del w:id="46" w:author="Alex Messina" w:date="2015-10-01T13:17:00Z">
        <w:r w:rsidDel="00CA1889">
          <w:delText xml:space="preserve"> are more consistent</w:delText>
        </w:r>
      </w:del>
      <w:r>
        <w:t xml:space="preserve">. </w:t>
      </w:r>
      <w:r w:rsidR="00A16BE5">
        <w:t xml:space="preserve">Finer-resolution d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del w:id="47" w:author="Alex Messina" w:date="2015-10-01T13:18:00Z">
        <w:r w:rsidR="008E2FE3" w:rsidDel="00CA1889">
          <w:delText xml:space="preserve"> on the southern reef</w:delText>
        </w:r>
      </w:del>
      <w:r w:rsidR="0019411D">
        <w:t>.</w:t>
      </w:r>
      <w:r w:rsidR="003C6307">
        <w:t xml:space="preserve"> </w:t>
      </w:r>
      <w:r w:rsidR="00A16BE5">
        <w:t>ADCP</w:t>
      </w:r>
      <w:r w:rsidR="0019411D">
        <w:t xml:space="preserve"> data </w:t>
      </w:r>
      <w:del w:id="48" w:author="Alex Messina" w:date="2015-10-01T13:18:00Z">
        <w:r w:rsidDel="00CA1889">
          <w:delText xml:space="preserve">at each location </w:delText>
        </w:r>
      </w:del>
      <w:r w:rsidR="00976516">
        <w:t>showed mean flow directions</w:t>
      </w:r>
      <w:r>
        <w:t xml:space="preserve"> </w:t>
      </w:r>
      <w:r w:rsidR="00976516">
        <w:t xml:space="preserve">were </w:t>
      </w:r>
      <w:del w:id="49" w:author="Alex Messina" w:date="2015-10-01T13:18:00Z">
        <w:r w:rsidR="000A4C38" w:rsidDel="00CA1889">
          <w:delText>similar</w:delText>
        </w:r>
        <w:r w:rsidDel="00CA1889">
          <w:delText xml:space="preserve"> </w:delText>
        </w:r>
      </w:del>
      <w:ins w:id="50" w:author="Alex Messina" w:date="2015-10-01T13:18:00Z">
        <w:r w:rsidR="00CA1889">
          <w:t>consistent</w:t>
        </w:r>
        <w:r w:rsidR="00CA1889">
          <w:t xml:space="preserve"> </w:t>
        </w:r>
      </w:ins>
      <w:r>
        <w:t>but mean flow speeds differed</w:t>
      </w:r>
      <w:r w:rsidR="009019E9">
        <w:t xml:space="preserve"> </w:t>
      </w:r>
      <w:r w:rsidR="00AA2104">
        <w:t>among</w:t>
      </w:r>
      <w:r w:rsidR="009019E9">
        <w:t xml:space="preserve"> forcing conditions</w:t>
      </w:r>
      <w:r w:rsidR="00A16BE5">
        <w:t xml:space="preserve">. </w:t>
      </w:r>
      <w:r w:rsidR="00F813B3">
        <w:t xml:space="preserve">Mean velocities calculated from ADCP data for AS1, AS2, and AS3 </w:t>
      </w:r>
      <w:r w:rsidR="00F813B3">
        <w:lastRenderedPageBreak/>
        <w:t>for the duration of tide forcing 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1 cm s</w:t>
      </w:r>
      <w:r w:rsidR="00F813B3" w:rsidRPr="002C3BF8">
        <w:rPr>
          <w:vertAlign w:val="superscript"/>
        </w:rPr>
        <w:t>-1</w:t>
      </w:r>
      <w:r w:rsidR="00F813B3">
        <w:t xml:space="preserve">, respectively. </w:t>
      </w:r>
      <w:del w:id="51" w:author="Alex Messina" w:date="2015-10-01T13:20:00Z">
        <w:r w:rsidR="00612FEF" w:rsidDel="00CA1889">
          <w:delText>Over the area covered by drifter tracks, m</w:delText>
        </w:r>
      </w:del>
      <w:ins w:id="52" w:author="Alex Messina" w:date="2015-10-01T13:20:00Z">
        <w:r w:rsidR="00CA1889">
          <w:t>M</w:t>
        </w:r>
      </w:ins>
      <w:r w:rsidR="00612FEF">
        <w:t>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462FD003"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del w:id="53" w:author="Alex Messina" w:date="2015-10-01T13:22:00Z">
        <w:r w:rsidR="004A5151" w:rsidDel="00CA1889">
          <w:delText>variance ellipses and mean velocities</w:delText>
        </w:r>
      </w:del>
      <w:ins w:id="54" w:author="Alex Messina" w:date="2015-10-01T13:22:00Z">
        <w:r w:rsidR="00CA1889">
          <w:t>results</w:t>
        </w:r>
      </w:ins>
      <w:r w:rsidR="004A5151">
        <w:t xml:space="preserve">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ellipsoid 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42770C77" w:rsidR="00576BC7" w:rsidRDefault="00976516" w:rsidP="00A53884">
      <w:pPr>
        <w:spacing w:after="0"/>
      </w:pPr>
      <w:r>
        <w:t>Wind forcing 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w:t>
      </w:r>
      <w:del w:id="55" w:author="Alex Messina" w:date="2015-10-01T13:28:00Z">
        <w:r w:rsidR="000A4C38" w:rsidDel="00D23FFD">
          <w:delText xml:space="preserve">overall flow pattern from the drifters was </w:delText>
        </w:r>
      </w:del>
      <w:r w:rsidR="000A4C38">
        <w:t xml:space="preserve">more </w:t>
      </w:r>
      <w:r w:rsidR="00D92173">
        <w:t xml:space="preserve">oblong </w:t>
      </w:r>
      <w:r w:rsidR="00AA2104">
        <w:t xml:space="preserve">variance </w:t>
      </w:r>
      <w:r w:rsidR="000A4C38">
        <w:t xml:space="preserve">ellipses and higher </w:t>
      </w:r>
      <w:r w:rsidR="00D92173">
        <w:t>speeds</w:t>
      </w:r>
      <w:ins w:id="56" w:author="Alex Messina" w:date="2015-10-01T13:28:00Z">
        <w:r w:rsidR="00D23FFD">
          <w:t xml:space="preserve"> were observed</w:t>
        </w:r>
      </w:ins>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4AD15C91"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w:t>
      </w:r>
      <w:del w:id="57" w:author="Alex Messina" w:date="2015-10-01T13:29:00Z">
        <w:r w:rsidR="000A4C38" w:rsidDel="00D23FFD">
          <w:delText xml:space="preserve">velocities </w:delText>
        </w:r>
      </w:del>
      <w:r w:rsidR="000A4C38">
        <w:t xml:space="preserve">in the bay. </w:t>
      </w:r>
      <w:r w:rsidR="00AA2104">
        <w:t xml:space="preserve">The drifters showed a clear pattern of faster, more unidirectional flows near the reef crest on </w:t>
      </w:r>
      <w:r w:rsidR="00AA2104">
        <w:lastRenderedPageBreak/>
        <w:t xml:space="preserve">the exposed southern reef, transitioning to slower, more variable flow over the back-reef pools, and finally turning seaward over the sheltered northern reef and out the channel. </w:t>
      </w:r>
      <w:r w:rsidR="00D92173">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w:t>
      </w:r>
      <w:del w:id="58" w:author="Alex Messina" w:date="2015-10-01T13:31:00Z">
        <w:r w:rsidR="000A4C38" w:rsidDel="00D23FFD">
          <w:delText xml:space="preserve">. </w:delText>
        </w:r>
        <w:r w:rsidR="00D92173" w:rsidDel="00D23FFD">
          <w:delText>Higher</w:delText>
        </w:r>
        <w:r w:rsidR="000A4C38" w:rsidDel="00D23FFD">
          <w:delText xml:space="preserve"> flow </w:delText>
        </w:r>
        <w:r w:rsidR="00D92173" w:rsidDel="00D23FFD">
          <w:delText xml:space="preserve">speeds </w:delText>
        </w:r>
        <w:r w:rsidR="000A4C38" w:rsidDel="00D23FFD">
          <w:delText xml:space="preserve">near AS2 </w:delText>
        </w:r>
        <w:r w:rsidR="00D92173" w:rsidDel="00D23FFD">
          <w:delText xml:space="preserve">generally resulted in higher </w:delText>
        </w:r>
        <w:r w:rsidR="000A4C38" w:rsidDel="00D23FFD">
          <w:delText>flow speeds near the channel</w:delText>
        </w:r>
      </w:del>
      <w:r w:rsidR="000A4C38">
        <w:t xml:space="preserve"> and the ba</w:t>
      </w:r>
      <w:r w:rsidR="004A5151">
        <w:t>ck-reef pools. 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del w:id="59" w:author="Alex Messina" w:date="2015-10-01T13:31:00Z">
        <w:r w:rsidR="000A4C38" w:rsidDel="00D23FFD">
          <w:delText>the flow axes were larger, in</w:delText>
        </w:r>
        <w:r w:rsidR="00AA2104" w:rsidDel="00D23FFD">
          <w:delText xml:space="preserve">dicating </w:delText>
        </w:r>
      </w:del>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del w:id="60" w:author="Alex Messina" w:date="2015-10-01T13:32:00Z">
        <w:r w:rsidR="00D92173" w:rsidDel="00D23FFD">
          <w:delText xml:space="preserve">was </w:delText>
        </w:r>
      </w:del>
      <w:ins w:id="61" w:author="Alex Messina" w:date="2015-10-01T13:32:00Z">
        <w:r w:rsidR="00D23FFD">
          <w:t>i</w:t>
        </w:r>
        <w:r w:rsidR="00D23FFD">
          <w:t xml:space="preserve">s </w:t>
        </w:r>
      </w:ins>
      <w:r w:rsidR="000A4C38">
        <w:t xml:space="preserve">re-entrained </w:t>
      </w:r>
      <w:del w:id="62" w:author="Alex Messina" w:date="2015-10-01T13:32:00Z">
        <w:r w:rsidR="000A4C38" w:rsidDel="00D23FFD">
          <w:delText>in the surf zone on</w:delText>
        </w:r>
      </w:del>
      <w:ins w:id="63" w:author="Alex Messina" w:date="2015-10-01T13:32:00Z">
        <w:r w:rsidR="00D23FFD">
          <w:t>onto</w:t>
        </w:r>
      </w:ins>
      <w:r w:rsidR="000A4C38">
        <w:t xml:space="preserve"> the </w:t>
      </w:r>
      <w:r w:rsidR="00D92173">
        <w:t xml:space="preserve">exposed </w:t>
      </w:r>
      <w:r w:rsidR="000A4C38">
        <w:t>southern reef.</w:t>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r w:rsidRPr="001477A6">
        <w:rPr>
          <w:i/>
        </w:rPr>
        <w:t>Residence Time</w:t>
      </w:r>
    </w:p>
    <w:p w14:paraId="32D6BEB8" w14:textId="7CB49C0B" w:rsidR="001322AB" w:rsidRDefault="000A4C38" w:rsidP="001477A6">
      <w:pPr>
        <w:spacing w:after="0"/>
      </w:pPr>
      <w:r>
        <w:t xml:space="preserve">Water residence time </w:t>
      </w:r>
      <w:del w:id="64" w:author="Alex Messina" w:date="2015-10-01T13:32:00Z">
        <w:r w:rsidDel="00D23FFD">
          <w:delText xml:space="preserve">over the </w:delText>
        </w:r>
        <w:r w:rsidR="00A153C3" w:rsidDel="00D23FFD">
          <w:delText xml:space="preserve">reef flat </w:delText>
        </w:r>
      </w:del>
      <w:r w:rsidR="00A153C3">
        <w:t xml:space="preserve">was computed from </w:t>
      </w:r>
      <w:r>
        <w:t xml:space="preserve">mean drifter velocities under different forcing conditions (Figure 8). Residence times varied from 2.78-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w:t>
      </w:r>
      <w:r w:rsidR="00276187">
        <w:lastRenderedPageBreak/>
        <w:t>AS3 were 1.45 h and 2.72 h, for wind and wave forcing, respectively.</w:t>
      </w:r>
      <w:r w:rsidR="00AA2104">
        <w:t xml:space="preserve"> Unfortunately, no data was recorded by the ADCP at AS3 simultaneously with drifters during tide forcing</w:t>
      </w:r>
      <w:del w:id="65" w:author="Alex Messina" w:date="2015-10-01T13:34:00Z">
        <w:r w:rsidR="00AA2104" w:rsidDel="00D23FFD">
          <w:delText>,</w:delText>
        </w:r>
      </w:del>
      <w:r w:rsidR="00AA2104">
        <w:t xml:space="preserve">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030774F4" w:rsidR="00576BC7" w:rsidRDefault="00052138" w:rsidP="001477A6">
      <w:pPr>
        <w:spacing w:after="0"/>
      </w:pPr>
      <w:moveToRangeStart w:id="66" w:author="Alex Messina" w:date="2015-10-01T13:36:00Z" w:name="move431469893"/>
      <w:moveTo w:id="67" w:author="Alex Messina" w:date="2015-10-01T13:36:00Z">
        <w:r>
          <w:t xml:space="preserve">Mean velocities from the ADCPs were lower than mean velocities from drifters in all cases except for on the southern reef under wind forcing. </w:t>
        </w:r>
      </w:moveTo>
      <w:moveToRangeEnd w:id="66"/>
      <w:r w:rsidR="00B9251E">
        <w:t xml:space="preserve">The RMSE and percent error (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moveFromRangeStart w:id="68" w:author="Alex Messina" w:date="2015-10-01T13:36:00Z" w:name="move431469893"/>
      <w:moveFrom w:id="69" w:author="Alex Messina" w:date="2015-10-01T13:36:00Z">
        <w:r w:rsidR="000A4C38" w:rsidDel="00052138">
          <w:t xml:space="preserve">Mean velocities from the ADCPs were lower than mean velocities from drifters in all cases except for on the southern reef under wind forcing. </w:t>
        </w:r>
      </w:moveFrom>
      <w:moveFromRangeEnd w:id="68"/>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lastRenderedPageBreak/>
        <w:t>Discussion</w:t>
      </w:r>
    </w:p>
    <w:p w14:paraId="5E2B2DE0" w14:textId="038D2DA8" w:rsidR="002E41C1" w:rsidRDefault="00ED6C09" w:rsidP="001477A6">
      <w:pPr>
        <w:spacing w:after="0"/>
      </w:pPr>
      <w:r>
        <w:t>The high number of drifter deployments provide</w:t>
      </w:r>
      <w:r w:rsidR="00B9251E">
        <w:t>d</w:t>
      </w:r>
      <w:r>
        <w:t xml:space="preserve"> an unprecedented data set for a reef flat area, with high data density, extensive spatial coverage, and wide range of sampled forcing conditions. </w:t>
      </w:r>
      <w:r w:rsidR="002E41C1">
        <w:t xml:space="preserve">The overall </w:t>
      </w:r>
      <w:ins w:id="70" w:author="Alex Messina" w:date="2015-10-01T13:37:00Z">
        <w:r w:rsidR="00052138">
          <w:t xml:space="preserve">flow </w:t>
        </w:r>
      </w:ins>
      <w:r w:rsidR="002E41C1">
        <w:t xml:space="preserve">pattern </w:t>
      </w:r>
      <w:ins w:id="71" w:author="Alex Messina" w:date="2015-10-01T13:38:00Z">
        <w:r w:rsidR="00052138">
          <w:t>under all forcing conditions</w:t>
        </w:r>
        <w:r w:rsidR="00052138" w:rsidDel="00052138">
          <w:t xml:space="preserve"> </w:t>
        </w:r>
      </w:ins>
      <w:del w:id="72" w:author="Alex Messina" w:date="2015-10-01T13:37:00Z">
        <w:r w:rsidR="002E41C1" w:rsidDel="00052138">
          <w:delText xml:space="preserve">of mean flow speeds and flow directions show a </w:delText>
        </w:r>
      </w:del>
      <w:ins w:id="73" w:author="Alex Messina" w:date="2015-10-01T13:37:00Z">
        <w:r w:rsidR="00052138">
          <w:t>is</w:t>
        </w:r>
        <w:r w:rsidR="00052138">
          <w:t xml:space="preserve"> </w:t>
        </w:r>
      </w:ins>
      <w:r w:rsidR="002E41C1">
        <w:t xml:space="preserve">predominantly clockwise circulation </w:t>
      </w:r>
      <w:r w:rsidR="00D92173">
        <w:t xml:space="preserve">over the exposed southern reef and back-reef pools and </w:t>
      </w:r>
      <w:del w:id="74" w:author="Alex Messina" w:date="2015-10-01T13:37:00Z">
        <w:r w:rsidR="00D92173" w:rsidDel="00052138">
          <w:delText xml:space="preserve">out </w:delText>
        </w:r>
      </w:del>
      <w:ins w:id="75" w:author="Alex Messina" w:date="2015-10-01T13:37:00Z">
        <w:r w:rsidR="00052138">
          <w:t>seaward</w:t>
        </w:r>
        <w:r w:rsidR="00052138">
          <w:t xml:space="preserve"> </w:t>
        </w:r>
      </w:ins>
      <w:r w:rsidR="00D92173">
        <w:t>through the channel</w:t>
      </w:r>
      <w:del w:id="76" w:author="Alex Messina" w:date="2015-10-01T13:38:00Z">
        <w:r w:rsidR="00D92173" w:rsidDel="00052138">
          <w:delText xml:space="preserve"> </w:delText>
        </w:r>
        <w:r w:rsidR="002E41C1" w:rsidDel="00052138">
          <w:delText>under all forcing conditions</w:delText>
        </w:r>
      </w:del>
      <w:r w:rsidR="002E41C1">
        <w:t>, with higher speeds during wave forcing</w:t>
      </w:r>
      <w:r w:rsidR="00D92173">
        <w:t xml:space="preserve"> than </w:t>
      </w:r>
      <w:del w:id="77" w:author="Alex Messina" w:date="2015-10-01T13:38:00Z">
        <w:r w:rsidR="00D92173" w:rsidDel="00052138">
          <w:delText>under</w:delText>
        </w:r>
        <w:r w:rsidR="002E41C1" w:rsidDel="00052138">
          <w:delText xml:space="preserve"> </w:delText>
        </w:r>
      </w:del>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r w:rsidR="00D92173">
        <w:t xml:space="preserve">likely most exposed to the freshwater and sediment discharging from </w:t>
      </w:r>
      <w:r w:rsidR="00DC1946">
        <w:t>Faga'alu Stream</w:t>
      </w:r>
      <w:r w:rsidR="002E41C1">
        <w:t>. The spatial flow pattern and longer residence times result in greater exposure (= intensity x duration) of the corals in these areas to stress from terrestrial pollution, and likely causes the reduced coral health in these locations.</w:t>
      </w:r>
    </w:p>
    <w:p w14:paraId="15ED20F1" w14:textId="7E707646"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cing conditions. 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w:t>
      </w:r>
      <w:r>
        <w:lastRenderedPageBreak/>
        <w:t xml:space="preserve">method more accurately characterized spatially complex flows </w:t>
      </w:r>
      <w:r w:rsidR="009659C3">
        <w:t xml:space="preserve">over the </w:t>
      </w:r>
      <w:r w:rsidR="00651314">
        <w:t xml:space="preserve">sheltered </w:t>
      </w:r>
      <w:r w:rsidR="009659C3">
        <w:t>northern</w:t>
      </w:r>
      <w:ins w:id="78" w:author="Alex Messina" w:date="2015-10-01T13:41:00Z">
        <w:r w:rsidR="00052138">
          <w:t xml:space="preserve"> reef</w:t>
        </w:r>
      </w:ins>
      <w:r w:rsidR="009659C3">
        <w:t xml:space="preserve"> and </w:t>
      </w:r>
      <w:del w:id="79" w:author="Alex Messina" w:date="2015-10-01T13:40:00Z">
        <w:r w:rsidR="00651314" w:rsidDel="00052138">
          <w:delText xml:space="preserve">shoreward northern end of the </w:delText>
        </w:r>
        <w:r w:rsidR="009659C3" w:rsidDel="00052138">
          <w:delText xml:space="preserve">southern reef flats, and </w:delText>
        </w:r>
      </w:del>
      <w:r w:rsidR="009659C3">
        <w:t>southern back-reef pools</w:t>
      </w:r>
      <w:r w:rsidR="00651314">
        <w:t xml:space="preserve"> deep in the embayment</w:t>
      </w:r>
      <w:r>
        <w:t>.</w:t>
      </w:r>
      <w:r w:rsidR="00276187" w:rsidRPr="00276187">
        <w:t xml:space="preserve"> </w:t>
      </w:r>
      <w:r w:rsidR="00276187">
        <w:t xml:space="preserve">The </w:t>
      </w:r>
      <w:del w:id="80" w:author="Alex Messina" w:date="2015-10-01T13:42:00Z">
        <w:r w:rsidR="00276187" w:rsidDel="00052138">
          <w:delText xml:space="preserve">spatially distributed </w:delText>
        </w:r>
      </w:del>
      <w:proofErr w:type="spellStart"/>
      <w:r w:rsidR="00276187">
        <w:t>drifter</w:t>
      </w:r>
      <w:del w:id="81" w:author="Alex Messina" w:date="2015-10-01T13:42:00Z">
        <w:r w:rsidR="00276187" w:rsidDel="00052138">
          <w:delText xml:space="preserve"> measurement</w:delText>
        </w:r>
      </w:del>
      <w:ins w:id="82" w:author="Alex Messina" w:date="2015-10-01T13:42:00Z">
        <w:r w:rsidR="00052138">
          <w:t>s</w:t>
        </w:r>
      </w:ins>
      <w:r w:rsidR="00276187">
        <w:t>s</w:t>
      </w:r>
      <w:proofErr w:type="spellEnd"/>
      <w:r w:rsidR="00276187">
        <w:t xml:space="preserve"> also illustrated several unique</w:t>
      </w:r>
      <w:ins w:id="83" w:author="Alex Messina" w:date="2015-10-01T13:42:00Z">
        <w:r w:rsidR="00052138">
          <w:t xml:space="preserve"> flow</w:t>
        </w:r>
      </w:ins>
      <w:r w:rsidR="00276187">
        <w:t xml:space="preserve"> features</w:t>
      </w:r>
      <w:del w:id="84" w:author="Alex Messina" w:date="2015-10-01T13:42:00Z">
        <w:r w:rsidR="00276187" w:rsidDel="00052138">
          <w:delText xml:space="preserve"> in the flow pattern</w:delText>
        </w:r>
      </w:del>
      <w:r w:rsidR="00276187">
        <w:t xml:space="preserve">,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r w:rsidR="00651314">
        <w:t>T</w:t>
      </w:r>
      <w:r w:rsidR="00276187">
        <w:t>he flow near AS2</w:t>
      </w:r>
      <w:r w:rsidR="00651314">
        <w:t>, however,</w:t>
      </w:r>
      <w:r w:rsidR="00276187">
        <w:t xml:space="preserve"> is deflected away from the channel</w:t>
      </w:r>
      <w:r w:rsidR="00651314">
        <w:t>, likely due to wave refraction</w:t>
      </w:r>
      <w:r w:rsidR="00276187">
        <w:t xml:space="preserve">, shoreward </w:t>
      </w:r>
      <w:r w:rsidR="00651314">
        <w:t>into the embayment</w:t>
      </w:r>
      <w:r w:rsidR="00276187">
        <w:t xml:space="preserve"> where it flows into the back-reef pools and </w:t>
      </w:r>
      <w:del w:id="85" w:author="Alex Messina" w:date="2015-10-01T13:43:00Z">
        <w:r w:rsidR="00276187" w:rsidDel="00052138">
          <w:delText>then enters</w:delText>
        </w:r>
      </w:del>
      <w:ins w:id="86" w:author="Alex Messina" w:date="2015-10-01T13:43:00Z">
        <w:r w:rsidR="00052138">
          <w:t>into</w:t>
        </w:r>
      </w:ins>
      <w:r w:rsidR="00276187">
        <w:t xml:space="preserve"> the </w:t>
      </w:r>
      <w:r w:rsidR="00651314">
        <w:t xml:space="preserve">shoreward end of the </w:t>
      </w:r>
      <w:r w:rsidR="00276187">
        <w:t>channel.</w:t>
      </w:r>
    </w:p>
    <w:p w14:paraId="4515827C" w14:textId="6EB51103" w:rsidR="00576BC7" w:rsidDel="008C0006" w:rsidRDefault="000A4C38" w:rsidP="001477A6">
      <w:pPr>
        <w:spacing w:after="0"/>
        <w:rPr>
          <w:del w:id="87" w:author="Alex Messina" w:date="2015-10-01T13:44:00Z"/>
        </w:rPr>
      </w:pPr>
      <w:commentRangeStart w:id="88"/>
      <w:del w:id="89" w:author="Alex Messina" w:date="2015-10-01T13:44:00Z">
        <w:r w:rsidDel="008C0006">
          <w:delText>The variance ellipses and mean velocities from ADCPs showed exclusively onshore flow under all forcing conditions, whereas the higher resolution drifter data only showed the same pattern under wind forcing. This suggests that strong onshore winds, in the absence of high wa</w:delText>
        </w:r>
        <w:r w:rsidR="00B9251E" w:rsidDel="008C0006">
          <w:delText xml:space="preserve">ves, drives </w:delText>
        </w:r>
        <w:r w:rsidDel="008C0006">
          <w:delText xml:space="preserve">surface flows into the </w:delText>
        </w:r>
        <w:r w:rsidR="00116E33" w:rsidDel="008C0006">
          <w:delText xml:space="preserve">sheltered </w:delText>
        </w:r>
        <w:r w:rsidDel="008C0006">
          <w:delText>northwest corner of the bay, with a notable lack of seaward flow ou</w:delText>
        </w:r>
        <w:r w:rsidR="0058033F" w:rsidDel="008C0006">
          <w:delText>t of the channel. D</w:delText>
        </w:r>
        <w:r w:rsidDel="008C0006">
          <w:delText>ata density was lowest during wind forcing and</w:delText>
        </w:r>
        <w:r w:rsidR="00116E33" w:rsidDel="008C0006">
          <w:delText>,</w:delText>
        </w:r>
        <w:r w:rsidDel="008C0006">
          <w:delText xml:space="preserve"> perhaps</w:delText>
        </w:r>
        <w:r w:rsidR="00116E33" w:rsidDel="008C0006">
          <w:delText>,</w:delText>
        </w:r>
        <w:r w:rsidDel="008C0006">
          <w:delText xml:space="preserve"> drifter deployments longer than 1 h would have </w:delText>
        </w:r>
        <w:r w:rsidR="00116E33" w:rsidDel="008C0006">
          <w:delText xml:space="preserve">measured </w:delText>
        </w:r>
        <w:r w:rsidDel="008C0006">
          <w:delText>seaward flow.</w:delText>
        </w:r>
        <w:r w:rsidR="009659C3" w:rsidDel="008C0006">
          <w:delText xml:space="preserve"> </w:delText>
        </w:r>
      </w:del>
      <w:commentRangeEnd w:id="88"/>
      <w:r w:rsidR="008C0006">
        <w:rPr>
          <w:rStyle w:val="CommentReference"/>
        </w:rPr>
        <w:commentReference w:id="88"/>
      </w:r>
    </w:p>
    <w:p w14:paraId="3D6BD6E5" w14:textId="5DA5757A"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steadily increased speed moving seaward, reaching a max</w:t>
      </w:r>
      <w:bookmarkStart w:id="90" w:name="_GoBack"/>
      <w:bookmarkEnd w:id="90"/>
      <w:r w:rsidR="00BB198D">
        <w:t xml:space="preserve">imum at the </w:t>
      </w:r>
      <w:r w:rsidR="00BB198D">
        <w:lastRenderedPageBreak/>
        <w:t xml:space="preserve">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The increase in flow speed through the channel at the study site is either caused by the increasing volume of water contributed by the reef flats on either side or a narrowing of the channel cross-section. 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p>
    <w:p w14:paraId="6D1FE7FB" w14:textId="19B696A2" w:rsidR="00576BC7" w:rsidRDefault="000A4C38" w:rsidP="001477A6">
      <w:pPr>
        <w:spacing w:after="0"/>
      </w:pPr>
      <w:r>
        <w:t>Compared to Eulerian measurements, the L</w:t>
      </w:r>
      <w:r w:rsidR="009A41CA">
        <w:t>agrangian measurements recorded</w:t>
      </w:r>
      <w:r w:rsidR="009659C3">
        <w:t xml:space="preserve"> </w:t>
      </w:r>
      <w:r>
        <w:t xml:space="preserve">higher mean flow speeds except for on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w:t>
      </w:r>
      <w:r>
        <w:lastRenderedPageBreak/>
        <w:t xml:space="preserve">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he results presented here show that the difference between Lagrangian and Eulerian measurements (not including Stokes drift) increased with wave-driven current speed (Table 2). 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r w:rsidR="0086742C">
        <w:t>highest</w:t>
      </w:r>
      <w:r w:rsidR="002E41C1">
        <w:t>.</w:t>
      </w:r>
    </w:p>
    <w:p w14:paraId="1A3E2ACA" w14:textId="363F91BF" w:rsidR="002E41C1" w:rsidRDefault="002E41C1" w:rsidP="001477A6">
      <w:pPr>
        <w:spacing w:after="0"/>
      </w:pPr>
      <w:r>
        <w:t xml:space="preserve">While the combination of Eulerian and Lagrangian methods is advantageous for interpreting spatially distributed velocities in relation to long-term forcing, in some cases, </w:t>
      </w:r>
      <w:r>
        <w:lastRenderedPageBreak/>
        <w:t xml:space="preserve">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5AC53466"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w:t>
      </w:r>
      <w:r>
        <w:lastRenderedPageBreak/>
        <w:t>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r w:rsidR="00AC7459">
        <w:t xml:space="preserve"> It’s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p>
    <w:p w14:paraId="165ADEF0" w14:textId="0F7B715E"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The end-member forcing conditions could also be further refined to describe wave heights and wind speeds of varying magnitude, or </w:t>
      </w:r>
      <w:r>
        <w:lastRenderedPageBreak/>
        <w:t>combined with an empirical relationship accounting for varying tide stage, for finer-resolution predictive models of current speeds</w:t>
      </w:r>
    </w:p>
    <w:p w14:paraId="3727529D" w14:textId="0CB57A3B" w:rsidR="00576BC7" w:rsidRDefault="000A4C38" w:rsidP="001477A6">
      <w:pPr>
        <w:spacing w:after="0"/>
      </w:pPr>
      <w:r>
        <w:t xml:space="preserve">This study investigated water circulation patterns driving sediment dynamics and resulting impacts on coral health at the study site, but water circulation is critical for understanding both the natural ecological processes and the impacts of anthropogenic impacts on all coral reefs. This study showed that flow speeds, flow directions, and water residence times </w:t>
      </w:r>
      <w:r w:rsidR="0086742C">
        <w:t xml:space="preserve">can be </w:t>
      </w:r>
      <w:r>
        <w:t>spatially</w:t>
      </w:r>
      <w:r w:rsidR="0086742C">
        <w:t>- and temporally-</w:t>
      </w:r>
      <w:r>
        <w:t>heterogeneous in fringing</w:t>
      </w:r>
      <w:r w:rsidR="0086742C">
        <w:t xml:space="preserve"> </w:t>
      </w:r>
      <w:r>
        <w:t>reef</w:t>
      </w:r>
      <w:r w:rsidR="0086742C">
        <w:t>-lined</w:t>
      </w:r>
      <w:r>
        <w:t xml:space="preserve"> environments</w:t>
      </w:r>
      <w:r w:rsidR="0086742C">
        <w:t>, resulting in heterogeneous physical, chemical, and biological environments</w:t>
      </w:r>
      <w:r>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91"/>
      <w:r>
        <w:lastRenderedPageBreak/>
        <w:t>Tables</w:t>
      </w:r>
      <w:commentRangeEnd w:id="91"/>
      <w:r w:rsidR="00014309">
        <w:rPr>
          <w:rStyle w:val="CommentReference"/>
          <w:rFonts w:eastAsiaTheme="minorEastAsia" w:cstheme="minorBidi"/>
          <w:b w:val="0"/>
          <w:bCs w:val="0"/>
          <w:color w:val="auto"/>
        </w:rPr>
        <w:commentReference w:id="91"/>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92"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93"/>
      <w:r>
        <w:t>Figure 1</w:t>
      </w:r>
      <w:commentRangeEnd w:id="93"/>
      <w:r w:rsidR="00014309">
        <w:rPr>
          <w:rStyle w:val="CommentReference"/>
        </w:rPr>
        <w:commentReference w:id="93"/>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W3.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 xml:space="preserve">Figure 4.  Time series of acoustic current </w:t>
      </w:r>
      <w:proofErr w:type="gramStart"/>
      <w:r>
        <w:t>profilers</w:t>
      </w:r>
      <w:proofErr w:type="gramEnd"/>
      <w:r>
        <w:t xml:space="preserve">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3.</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commentRangeStart w:id="94"/>
      <w:r>
        <w:t xml:space="preserve">Figure 7. </w:t>
      </w:r>
      <w:commentRangeEnd w:id="94"/>
      <w:r w:rsidR="00014309">
        <w:rPr>
          <w:rStyle w:val="CommentReference"/>
        </w:rPr>
        <w:commentReference w:id="94"/>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urt Storlazzi" w:date="2015-09-25T13:29:00Z" w:initials="CS">
    <w:p w14:paraId="4836C37D" w14:textId="0D7544DE" w:rsidR="003D4AA0" w:rsidRDefault="003D4AA0">
      <w:pPr>
        <w:pStyle w:val="CommentText"/>
      </w:pPr>
      <w:r>
        <w:rPr>
          <w:rStyle w:val="CommentReference"/>
        </w:rPr>
        <w:annotationRef/>
      </w:r>
      <w:r>
        <w:t>300 words maximum – I tried to make cuts</w:t>
      </w:r>
    </w:p>
  </w:comment>
  <w:comment w:id="2" w:author="Alex Messina" w:date="2015-09-18T09:24:00Z" w:initials="AM">
    <w:p w14:paraId="53F5E9D9" w14:textId="5302B0B3" w:rsidR="003D4AA0" w:rsidRDefault="003D4AA0">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3" w:author="Alex Messina" w:date="2015-09-28T09:22:00Z" w:initials="AM">
    <w:p w14:paraId="5585D13D" w14:textId="4DE6C287" w:rsidR="003D4AA0" w:rsidRDefault="003D4AA0" w:rsidP="009B6BC6">
      <w:pPr>
        <w:spacing w:after="0"/>
      </w:pPr>
      <w:r>
        <w:rPr>
          <w:rStyle w:val="CommentReference"/>
        </w:rPr>
        <w:annotationRef/>
      </w:r>
      <w:r>
        <w:t>CUT</w:t>
      </w:r>
    </w:p>
    <w:p w14:paraId="45CEDF6D" w14:textId="77777777" w:rsidR="003D4AA0" w:rsidRDefault="003D4AA0" w:rsidP="009B6BC6">
      <w:pPr>
        <w:spacing w:after="0"/>
      </w:pPr>
    </w:p>
    <w:p w14:paraId="3C009AAC" w14:textId="09B8EC34" w:rsidR="003D4AA0" w:rsidRDefault="003D4AA0" w:rsidP="009B6BC6">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3C2D81C5" w14:textId="38D82DA5" w:rsidR="003D4AA0" w:rsidRDefault="003D4AA0">
      <w:pPr>
        <w:pStyle w:val="CommentText"/>
      </w:pPr>
    </w:p>
  </w:comment>
  <w:comment w:id="39" w:author="Alex Messina" w:date="2015-09-02T14:32:00Z" w:initials="AM">
    <w:p w14:paraId="779FA4AE" w14:textId="77777777" w:rsidR="003D4AA0" w:rsidRDefault="003D4AA0"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88" w:author="Alex Messina" w:date="2015-10-01T13:44:00Z" w:initials="AM">
    <w:p w14:paraId="11C41319" w14:textId="4C544A09" w:rsidR="008C0006" w:rsidRDefault="008C0006">
      <w:pPr>
        <w:pStyle w:val="CommentText"/>
      </w:pPr>
      <w:r>
        <w:rPr>
          <w:rStyle w:val="CommentReference"/>
        </w:rPr>
        <w:annotationRef/>
      </w:r>
      <w:r>
        <w:t>Repeats Results too closely</w:t>
      </w:r>
    </w:p>
  </w:comment>
  <w:comment w:id="91" w:author="Curt Storlazzi" w:date="2015-09-25T16:09:00Z" w:initials="CS">
    <w:p w14:paraId="27EC2A8D" w14:textId="2EA195DB" w:rsidR="003D4AA0" w:rsidRDefault="003D4AA0">
      <w:pPr>
        <w:pStyle w:val="CommentText"/>
      </w:pPr>
      <w:r>
        <w:rPr>
          <w:rStyle w:val="CommentReference"/>
        </w:rPr>
        <w:annotationRef/>
      </w:r>
      <w:r>
        <w:t>Tables need to be formatted to correct style – see example below</w:t>
      </w:r>
      <w:proofErr w:type="gramStart"/>
      <w:r>
        <w:t>..</w:t>
      </w:r>
      <w:proofErr w:type="gramEnd"/>
    </w:p>
  </w:comment>
  <w:comment w:id="93" w:author="Curt Storlazzi" w:date="2015-09-25T16:09:00Z" w:initials="CS">
    <w:p w14:paraId="6A6CEE46" w14:textId="6CA4D3F2" w:rsidR="003D4AA0" w:rsidRDefault="003D4AA0">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94" w:author="Curt Storlazzi" w:date="2015-09-25T16:11:00Z" w:initials="CS">
    <w:p w14:paraId="73D12C57" w14:textId="555DD10D" w:rsidR="003D4AA0" w:rsidRDefault="003D4AA0">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53F5E9D9" w15:done="0"/>
  <w15:commentEx w15:paraId="3C2D81C5" w15:done="0"/>
  <w15:commentEx w15:paraId="779FA4AE" w15:done="0"/>
  <w15:commentEx w15:paraId="11C41319" w15:done="0"/>
  <w15:commentEx w15:paraId="27EC2A8D" w15:done="1"/>
  <w15:commentEx w15:paraId="6A6CEE46" w15:done="1"/>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9706B5" w14:textId="77777777" w:rsidR="00B66B52" w:rsidRDefault="00B66B52" w:rsidP="0042195A">
      <w:pPr>
        <w:spacing w:after="0" w:line="240" w:lineRule="auto"/>
      </w:pPr>
      <w:r>
        <w:separator/>
      </w:r>
    </w:p>
  </w:endnote>
  <w:endnote w:type="continuationSeparator" w:id="0">
    <w:p w14:paraId="3B14C3C7" w14:textId="77777777" w:rsidR="00B66B52" w:rsidRDefault="00B66B52"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3D4AA0" w:rsidRDefault="003D4AA0">
        <w:pPr>
          <w:pStyle w:val="Footer"/>
          <w:jc w:val="center"/>
        </w:pPr>
        <w:r>
          <w:fldChar w:fldCharType="begin"/>
        </w:r>
        <w:r>
          <w:instrText xml:space="preserve"> PAGE   \* MERGEFORMAT </w:instrText>
        </w:r>
        <w:r>
          <w:fldChar w:fldCharType="separate"/>
        </w:r>
        <w:r w:rsidR="008C0006">
          <w:rPr>
            <w:noProof/>
          </w:rPr>
          <w:t>21</w:t>
        </w:r>
        <w:r>
          <w:rPr>
            <w:noProof/>
          </w:rPr>
          <w:fldChar w:fldCharType="end"/>
        </w:r>
      </w:p>
    </w:sdtContent>
  </w:sdt>
  <w:p w14:paraId="35A5B7B9" w14:textId="77777777" w:rsidR="003D4AA0" w:rsidRDefault="003D4A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CE749" w14:textId="77777777" w:rsidR="00B66B52" w:rsidRDefault="00B66B52" w:rsidP="0042195A">
      <w:pPr>
        <w:spacing w:after="0" w:line="240" w:lineRule="auto"/>
      </w:pPr>
      <w:r>
        <w:separator/>
      </w:r>
    </w:p>
  </w:footnote>
  <w:footnote w:type="continuationSeparator" w:id="0">
    <w:p w14:paraId="25A610A5" w14:textId="77777777" w:rsidR="00B66B52" w:rsidRDefault="00B66B52"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14309"/>
    <w:rsid w:val="000301FD"/>
    <w:rsid w:val="00034616"/>
    <w:rsid w:val="0005058C"/>
    <w:rsid w:val="00052138"/>
    <w:rsid w:val="0006063C"/>
    <w:rsid w:val="0006389C"/>
    <w:rsid w:val="00072D72"/>
    <w:rsid w:val="00082037"/>
    <w:rsid w:val="000973AD"/>
    <w:rsid w:val="000A22A5"/>
    <w:rsid w:val="000A4C38"/>
    <w:rsid w:val="000A692C"/>
    <w:rsid w:val="000A7575"/>
    <w:rsid w:val="000B5A8B"/>
    <w:rsid w:val="000F5241"/>
    <w:rsid w:val="00116E33"/>
    <w:rsid w:val="00121437"/>
    <w:rsid w:val="00131E1E"/>
    <w:rsid w:val="001322AB"/>
    <w:rsid w:val="001477A6"/>
    <w:rsid w:val="0015074B"/>
    <w:rsid w:val="00167442"/>
    <w:rsid w:val="001743A2"/>
    <w:rsid w:val="001817DC"/>
    <w:rsid w:val="00184282"/>
    <w:rsid w:val="00187EA8"/>
    <w:rsid w:val="0019411D"/>
    <w:rsid w:val="00197E20"/>
    <w:rsid w:val="001A0336"/>
    <w:rsid w:val="001C6D70"/>
    <w:rsid w:val="001D1246"/>
    <w:rsid w:val="001E0B6D"/>
    <w:rsid w:val="00215198"/>
    <w:rsid w:val="0023536F"/>
    <w:rsid w:val="00236C6A"/>
    <w:rsid w:val="00276187"/>
    <w:rsid w:val="0029639D"/>
    <w:rsid w:val="002C3BF8"/>
    <w:rsid w:val="002D6908"/>
    <w:rsid w:val="002E41C1"/>
    <w:rsid w:val="00303A26"/>
    <w:rsid w:val="00326F90"/>
    <w:rsid w:val="003356CE"/>
    <w:rsid w:val="00372A45"/>
    <w:rsid w:val="003C6307"/>
    <w:rsid w:val="003D4AA0"/>
    <w:rsid w:val="003E07FB"/>
    <w:rsid w:val="003E23E0"/>
    <w:rsid w:val="003E7D7C"/>
    <w:rsid w:val="00414911"/>
    <w:rsid w:val="0042195A"/>
    <w:rsid w:val="004333B1"/>
    <w:rsid w:val="00464CB4"/>
    <w:rsid w:val="0048483C"/>
    <w:rsid w:val="004A5151"/>
    <w:rsid w:val="004A5171"/>
    <w:rsid w:val="004B4A21"/>
    <w:rsid w:val="004E12C9"/>
    <w:rsid w:val="004F2BC9"/>
    <w:rsid w:val="00515DD4"/>
    <w:rsid w:val="005334F5"/>
    <w:rsid w:val="005524DA"/>
    <w:rsid w:val="00576BC7"/>
    <w:rsid w:val="0058033F"/>
    <w:rsid w:val="005924EA"/>
    <w:rsid w:val="005A6E1F"/>
    <w:rsid w:val="005C2512"/>
    <w:rsid w:val="005C3C07"/>
    <w:rsid w:val="005E62E0"/>
    <w:rsid w:val="006021D8"/>
    <w:rsid w:val="00612FEF"/>
    <w:rsid w:val="00622CE8"/>
    <w:rsid w:val="006231D8"/>
    <w:rsid w:val="006446AF"/>
    <w:rsid w:val="00651314"/>
    <w:rsid w:val="006A60E9"/>
    <w:rsid w:val="006C132A"/>
    <w:rsid w:val="007015A5"/>
    <w:rsid w:val="007040A5"/>
    <w:rsid w:val="00722669"/>
    <w:rsid w:val="0072301A"/>
    <w:rsid w:val="0073010A"/>
    <w:rsid w:val="00775EF3"/>
    <w:rsid w:val="00797382"/>
    <w:rsid w:val="007A130D"/>
    <w:rsid w:val="007C791D"/>
    <w:rsid w:val="007D437B"/>
    <w:rsid w:val="00803A59"/>
    <w:rsid w:val="00811F32"/>
    <w:rsid w:val="00814521"/>
    <w:rsid w:val="00820341"/>
    <w:rsid w:val="00824FA8"/>
    <w:rsid w:val="00840161"/>
    <w:rsid w:val="00841A4A"/>
    <w:rsid w:val="008651C6"/>
    <w:rsid w:val="0086742C"/>
    <w:rsid w:val="00892963"/>
    <w:rsid w:val="008C0006"/>
    <w:rsid w:val="008D6741"/>
    <w:rsid w:val="008E2FE3"/>
    <w:rsid w:val="008E477D"/>
    <w:rsid w:val="008E66C9"/>
    <w:rsid w:val="008F1257"/>
    <w:rsid w:val="009019E9"/>
    <w:rsid w:val="00924D98"/>
    <w:rsid w:val="009659C3"/>
    <w:rsid w:val="009756DE"/>
    <w:rsid w:val="00976516"/>
    <w:rsid w:val="009A41CA"/>
    <w:rsid w:val="009B6BC6"/>
    <w:rsid w:val="009C350F"/>
    <w:rsid w:val="009C4D78"/>
    <w:rsid w:val="009D080D"/>
    <w:rsid w:val="009D1425"/>
    <w:rsid w:val="00A153C3"/>
    <w:rsid w:val="00A16BE5"/>
    <w:rsid w:val="00A32302"/>
    <w:rsid w:val="00A42B89"/>
    <w:rsid w:val="00A53884"/>
    <w:rsid w:val="00A74017"/>
    <w:rsid w:val="00A9469F"/>
    <w:rsid w:val="00AA1D8D"/>
    <w:rsid w:val="00AA2104"/>
    <w:rsid w:val="00AA2B12"/>
    <w:rsid w:val="00AC7459"/>
    <w:rsid w:val="00AD13C2"/>
    <w:rsid w:val="00AF199F"/>
    <w:rsid w:val="00B015D0"/>
    <w:rsid w:val="00B12829"/>
    <w:rsid w:val="00B320E8"/>
    <w:rsid w:val="00B423C5"/>
    <w:rsid w:val="00B42656"/>
    <w:rsid w:val="00B431A1"/>
    <w:rsid w:val="00B4560A"/>
    <w:rsid w:val="00B47730"/>
    <w:rsid w:val="00B66B52"/>
    <w:rsid w:val="00B66F83"/>
    <w:rsid w:val="00B8343E"/>
    <w:rsid w:val="00B8572A"/>
    <w:rsid w:val="00B9251E"/>
    <w:rsid w:val="00BB198D"/>
    <w:rsid w:val="00BB2200"/>
    <w:rsid w:val="00BC1964"/>
    <w:rsid w:val="00BC7ABD"/>
    <w:rsid w:val="00BD782F"/>
    <w:rsid w:val="00C21009"/>
    <w:rsid w:val="00C4278D"/>
    <w:rsid w:val="00C749D8"/>
    <w:rsid w:val="00CA1889"/>
    <w:rsid w:val="00CB0664"/>
    <w:rsid w:val="00CC19E3"/>
    <w:rsid w:val="00D23FFD"/>
    <w:rsid w:val="00D25271"/>
    <w:rsid w:val="00D31F5A"/>
    <w:rsid w:val="00D41352"/>
    <w:rsid w:val="00D51111"/>
    <w:rsid w:val="00D574AC"/>
    <w:rsid w:val="00D913CD"/>
    <w:rsid w:val="00D92173"/>
    <w:rsid w:val="00DA3E29"/>
    <w:rsid w:val="00DC0B55"/>
    <w:rsid w:val="00DC1946"/>
    <w:rsid w:val="00DD204E"/>
    <w:rsid w:val="00E06B7E"/>
    <w:rsid w:val="00ED3D85"/>
    <w:rsid w:val="00ED6C09"/>
    <w:rsid w:val="00EE433E"/>
    <w:rsid w:val="00EE58AB"/>
    <w:rsid w:val="00EF74A1"/>
    <w:rsid w:val="00F30C93"/>
    <w:rsid w:val="00F345C2"/>
    <w:rsid w:val="00F52D0A"/>
    <w:rsid w:val="00F61490"/>
    <w:rsid w:val="00F62EC3"/>
    <w:rsid w:val="00F67EBE"/>
    <w:rsid w:val="00F813B3"/>
    <w:rsid w:val="00FA055C"/>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6EF33D9E-6262-4680-AB49-FC4E4A1F8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B7E4AF-9C0A-4F8A-820B-E7994BAE2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TotalTime>
  <Pages>32</Pages>
  <Words>29172</Words>
  <Characters>166285</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506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12</cp:revision>
  <cp:lastPrinted>2015-09-03T18:03:00Z</cp:lastPrinted>
  <dcterms:created xsi:type="dcterms:W3CDTF">2015-09-28T20:08:00Z</dcterms:created>
  <dcterms:modified xsi:type="dcterms:W3CDTF">2015-10-02T00: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